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B1EA1CF" w:rsidR="002025A3" w:rsidRDefault="00996FC9" w:rsidP="002025A3">
      <w:proofErr w:type="gramStart"/>
      <w:r>
        <w:rPr>
          <w:lang w:bidi="he-IL"/>
        </w:rPr>
        <w:softHyphen/>
      </w:r>
      <w:r w:rsidR="002025A3">
        <w:t>The  Cushing's</w:t>
      </w:r>
      <w:proofErr w:type="gramEnd"/>
      <w:r w:rsidR="002025A3">
        <w:t xml:space="preserve"> disease adipose gene expression profile </w:t>
      </w:r>
      <w:r w:rsidR="002B66C0">
        <w:t xml:space="preserve">reveals </w:t>
      </w:r>
      <w:r w:rsidR="002039A2">
        <w:t xml:space="preserve">effects of </w:t>
      </w:r>
      <w:r w:rsidR="002B66C0">
        <w:t xml:space="preserve">long term glucocorticoid effect on </w:t>
      </w:r>
      <w:r w:rsidR="004E3059">
        <w:t xml:space="preserve">subcutaneous </w:t>
      </w:r>
      <w:r w:rsidR="002B66C0">
        <w:t xml:space="preserve">adipose </w:t>
      </w:r>
      <w:r w:rsidR="002025A3">
        <w:t>tissue</w:t>
      </w:r>
      <w:r w:rsidR="004E3059">
        <w:t xml:space="preserve"> in mice and humans.</w:t>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17EB98C4" w14:textId="384DDF33" w:rsidR="007448C6" w:rsidRDefault="00BC1457" w:rsidP="00BC1457">
      <w:pPr>
        <w:rPr>
          <w:ins w:id="1" w:author="Innocence Harvey" w:date="2015-02-26T19:03:00Z"/>
        </w:rPr>
      </w:pPr>
      <w:ins w:id="2" w:author="Innocence Harvey" w:date="2015-02-26T18:37:00Z">
        <w:r>
          <w:t>Glucocorticoids have major effects on adipose tissue metabolism. To study tissue mRNA expression changes induced by chronic elevated endogenous glucocorticoids   we performed RNA sequencing</w:t>
        </w:r>
      </w:ins>
      <w:ins w:id="3" w:author="Innocence Harvey" w:date="2015-02-26T18:41:00Z">
        <w:r>
          <w:t xml:space="preserve"> on adipose tissue from</w:t>
        </w:r>
      </w:ins>
      <w:ins w:id="4" w:author="Innocence Harvey" w:date="2015-02-26T18:37:00Z">
        <w:r>
          <w:t xml:space="preserve"> patients with Cushing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 To further study this</w:t>
        </w:r>
      </w:ins>
      <w:ins w:id="5" w:author="Innocence Harvey" w:date="2015-02-26T18:39:00Z">
        <w:r>
          <w:t>,</w:t>
        </w:r>
      </w:ins>
      <w:ins w:id="6" w:author="Innocence Harvey" w:date="2015-02-26T18:37:00Z">
        <w:r>
          <w:t xml:space="preserve"> </w:t>
        </w:r>
      </w:ins>
      <w:ins w:id="7" w:author="Innocence Harvey" w:date="2015-02-26T18:38:00Z">
        <w:r>
          <w:t>we subjected mice to dexamethasone treatment for 12 weeks</w:t>
        </w:r>
      </w:ins>
      <w:ins w:id="8" w:author="Innocence Harvey" w:date="2015-02-26T18:39:00Z">
        <w:r>
          <w:t xml:space="preserve"> and performed </w:t>
        </w:r>
        <w:proofErr w:type="spellStart"/>
        <w:r>
          <w:t>qPCR</w:t>
        </w:r>
        <w:proofErr w:type="spellEnd"/>
        <w:r>
          <w:t xml:space="preserve"> analysis </w:t>
        </w:r>
      </w:ins>
      <w:ins w:id="9" w:author="Innocence Harvey" w:date="2015-02-26T18:41:00Z">
        <w:r>
          <w:t>on their</w:t>
        </w:r>
      </w:ins>
      <w:ins w:id="10" w:author="Innocence Harvey" w:date="2015-02-26T18:42:00Z">
        <w:r>
          <w:t xml:space="preserve"> </w:t>
        </w:r>
      </w:ins>
      <w:ins w:id="11" w:author="Innocence Harvey" w:date="2015-02-26T19:30:00Z">
        <w:r w:rsidR="00356C7E">
          <w:t>inguinal (</w:t>
        </w:r>
      </w:ins>
      <w:ins w:id="12" w:author="Innocence Harvey" w:date="2015-02-26T18:42:00Z">
        <w:r>
          <w:t>subcutaneous</w:t>
        </w:r>
      </w:ins>
      <w:ins w:id="13" w:author="Innocence Harvey" w:date="2015-02-26T19:30:00Z">
        <w:r w:rsidR="00356C7E">
          <w:t>)</w:t>
        </w:r>
      </w:ins>
      <w:ins w:id="14" w:author="Innocence Harvey" w:date="2015-02-26T18:41:00Z">
        <w:r>
          <w:t xml:space="preserve"> fat</w:t>
        </w:r>
      </w:ins>
      <w:ins w:id="15" w:author="Innocence Harvey" w:date="2015-02-26T18:42:00Z">
        <w:r>
          <w:t xml:space="preserve"> pads, which led to similar findings. </w:t>
        </w:r>
      </w:ins>
      <w:ins w:id="16" w:author="Innocence Harvey" w:date="2015-02-26T18:41:00Z">
        <w:r>
          <w:t xml:space="preserve"> </w:t>
        </w:r>
      </w:ins>
      <w:ins w:id="17" w:author="Innocence Harvey" w:date="2015-02-26T18:43:00Z">
        <w:r>
          <w:t>Additionally, mic</w:t>
        </w:r>
        <w:r w:rsidR="00787765">
          <w:t>e treated with dexamethasone showed</w:t>
        </w:r>
        <w:r>
          <w:t xml:space="preserve"> drastic decreases in lean body mass</w:t>
        </w:r>
      </w:ins>
      <w:ins w:id="18" w:author="Innocence Harvey" w:date="2015-02-26T18:51:00Z">
        <w:r>
          <w:t xml:space="preserve"> as well as increased fat mass</w:t>
        </w:r>
      </w:ins>
      <w:ins w:id="19" w:author="Innocence Harvey" w:date="2015-02-26T18:52:00Z">
        <w:r w:rsidR="00787765">
          <w:t xml:space="preserve">, further supporting the </w:t>
        </w:r>
      </w:ins>
      <w:ins w:id="20" w:author="Innocence Harvey" w:date="2015-02-26T18:54:00Z">
        <w:r w:rsidR="00787765">
          <w:t xml:space="preserve">human </w:t>
        </w:r>
      </w:ins>
      <w:proofErr w:type="spellStart"/>
      <w:ins w:id="21" w:author="Innocence Harvey" w:date="2015-02-26T18:52:00Z">
        <w:r w:rsidR="00787765">
          <w:t>transcriptomic</w:t>
        </w:r>
        <w:proofErr w:type="spellEnd"/>
        <w:r w:rsidR="00787765">
          <w:t xml:space="preserve"> data.</w:t>
        </w:r>
      </w:ins>
      <w:ins w:id="22" w:author="Innocence Harvey" w:date="2015-02-26T19:03:00Z">
        <w:r w:rsidR="007448C6" w:rsidRPr="007448C6">
          <w:t xml:space="preserve"> </w:t>
        </w:r>
        <w:r w:rsidR="007448C6">
          <w:t xml:space="preserve">These </w:t>
        </w:r>
      </w:ins>
      <w:ins w:id="23" w:author="Innocence Harvey" w:date="2015-02-26T19:05:00Z">
        <w:r w:rsidR="007448C6">
          <w:t>data</w:t>
        </w:r>
      </w:ins>
      <w:ins w:id="24" w:author="Innocence Harvey" w:date="2015-02-26T19:03:00Z">
        <w:r w:rsidR="007448C6">
          <w:t xml:space="preserve"> provide insight </w:t>
        </w:r>
      </w:ins>
      <w:ins w:id="25" w:author="Innocence Harvey" w:date="2015-02-26T19:05:00Z">
        <w:r w:rsidR="007448C6">
          <w:t xml:space="preserve">to transcriptional changes </w:t>
        </w:r>
      </w:ins>
      <w:ins w:id="26" w:author="Innocence Harvey" w:date="2015-02-26T19:07:00Z">
        <w:r w:rsidR="007448C6">
          <w:t xml:space="preserve">that may be </w:t>
        </w:r>
      </w:ins>
      <w:ins w:id="27" w:author="Innocence Harvey" w:date="2015-02-26T19:05:00Z">
        <w:r w:rsidR="007448C6">
          <w:t xml:space="preserve">responsible for the co-morbidities associated with chronic </w:t>
        </w:r>
      </w:ins>
      <w:ins w:id="28" w:author="Innocence Harvey" w:date="2015-02-26T19:08:00Z">
        <w:r w:rsidR="007448C6">
          <w:t xml:space="preserve">elevations of </w:t>
        </w:r>
      </w:ins>
      <w:ins w:id="29" w:author="Innocence Harvey" w:date="2015-02-26T19:05:00Z">
        <w:r w:rsidR="007448C6">
          <w:t>glucocorticoid</w:t>
        </w:r>
      </w:ins>
      <w:ins w:id="30" w:author="Innocence Harvey" w:date="2015-02-26T19:08:00Z">
        <w:r w:rsidR="007448C6">
          <w:t>s.</w:t>
        </w:r>
      </w:ins>
      <w:ins w:id="31" w:author="Innocence Harvey" w:date="2015-02-26T19:05:00Z">
        <w:r w:rsidR="007448C6">
          <w:t xml:space="preserve"> </w:t>
        </w:r>
      </w:ins>
    </w:p>
    <w:p w14:paraId="0ADD53DE" w14:textId="64A4156A" w:rsidR="002025A3" w:rsidDel="00BC1457" w:rsidRDefault="002025A3" w:rsidP="002025A3">
      <w:pPr>
        <w:rPr>
          <w:del w:id="32" w:author="Innocence Harvey" w:date="2015-02-26T18:37:00Z"/>
        </w:rPr>
      </w:pPr>
      <w:commentRangeStart w:id="33"/>
      <w:del w:id="34" w:author="Innocence Harvey" w:date="2015-02-26T18:37:00Z">
        <w:r w:rsidDel="00BC1457">
          <w:delText xml:space="preserve">Glucocorticoids have major effects on adipose tissue metabolism  To study tissue mRNA expression changes induced by chronic eleveated endogenous glucocorticoids   we performed RNA sequencing patients with Cushing disease (n=5) compared to eleven patients with non functioning pituitary adenoma. </w:delText>
        </w:r>
      </w:del>
    </w:p>
    <w:p w14:paraId="67E71981" w14:textId="5E5BE3E9" w:rsidR="002025A3" w:rsidDel="00BC1457" w:rsidRDefault="002025A3" w:rsidP="002025A3">
      <w:pPr>
        <w:rPr>
          <w:del w:id="35" w:author="Innocence Harvey" w:date="2015-02-26T18:37:00Z"/>
        </w:rPr>
      </w:pPr>
      <w:del w:id="36" w:author="Innocence Harvey" w:date="2015-02-26T18:37:00Z">
        <w:r w:rsidDel="00BC1457">
          <w:delText xml:space="preserve"> (n=11). We found higher expression of transcripts involved in several metabolic pathways, including…</w:delText>
        </w:r>
      </w:del>
    </w:p>
    <w:commentRangeEnd w:id="33"/>
    <w:p w14:paraId="16859734" w14:textId="5DAC85F1" w:rsidR="002025A3" w:rsidDel="00BC1457" w:rsidRDefault="002025A3" w:rsidP="002025A3">
      <w:pPr>
        <w:rPr>
          <w:del w:id="37" w:author="Innocence Harvey" w:date="2015-02-26T18:37:00Z"/>
        </w:rPr>
      </w:pPr>
      <w:del w:id="38" w:author="Innocence Harvey" w:date="2015-02-26T18:37:00Z">
        <w:r w:rsidDel="00BC1457">
          <w:rPr>
            <w:rStyle w:val="CommentReference"/>
          </w:rPr>
          <w:commentReference w:id="33"/>
        </w:r>
      </w:del>
    </w:p>
    <w:p w14:paraId="1E065805" w14:textId="77777777" w:rsidR="002025A3" w:rsidRDefault="002025A3" w:rsidP="002025A3">
      <w:pPr>
        <w:pStyle w:val="Heading1"/>
      </w:pPr>
      <w:r>
        <w:t>Introduction</w:t>
      </w:r>
    </w:p>
    <w:p w14:paraId="36194E5E" w14:textId="0ED0D152" w:rsidR="00261C5D" w:rsidRDefault="002025A3" w:rsidP="002025A3">
      <w:r>
        <w:t xml:space="preserve">Cushing’s D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lastRenderedPageBreak/>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03EE6837"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proofErr w:type="spellStart"/>
      <w:r w:rsidR="00FB0AA3">
        <w:t>Tenessee</w:t>
      </w:r>
      <w:proofErr w:type="spellEnd"/>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t>
      </w:r>
      <w:del w:id="39" w:author="Innocence Harvey" w:date="2015-02-26T14:00:00Z">
        <w:r w:rsidR="00371B43" w:rsidDel="003C77EE">
          <w:delText xml:space="preserve"> </w:delText>
        </w:r>
      </w:del>
      <w:r w:rsidR="00371B43">
        <w:t>weight per mouse per week per cage.</w:t>
      </w:r>
      <w:ins w:id="40" w:author="Innocence Harvey" w:date="2015-02-26T14:00:00Z">
        <w:r w:rsidR="003C77EE">
          <w:t xml:space="preserve"> </w:t>
        </w:r>
      </w:ins>
      <w:ins w:id="41" w:author="Innocence Harvey" w:date="2015-02-26T14:01:00Z">
        <w:r w:rsidR="003C77EE">
          <w:t xml:space="preserve">All mice were </w:t>
        </w:r>
      </w:ins>
      <w:ins w:id="42" w:author="Dave Bridges" w:date="2015-02-26T18:31:00Z">
        <w:r w:rsidR="0028386E">
          <w:t xml:space="preserve">maintained </w:t>
        </w:r>
      </w:ins>
      <w:ins w:id="43" w:author="Innocence Harvey" w:date="2015-02-26T14:01:00Z">
        <w:r w:rsidR="003C77EE">
          <w:t xml:space="preserve">on a </w:t>
        </w:r>
        <w:del w:id="44" w:author="Dave Bridges" w:date="2015-02-26T18:32:00Z">
          <w:r w:rsidR="003C77EE" w:rsidDel="0028386E">
            <w:delText>normal chow</w:delText>
          </w:r>
        </w:del>
      </w:ins>
      <w:ins w:id="45" w:author="Dave Bridges" w:date="2015-02-26T18:32:00Z">
        <w:r w:rsidR="0028386E">
          <w:t>standard rodent</w:t>
        </w:r>
      </w:ins>
      <w:ins w:id="46" w:author="Innocence Harvey" w:date="2015-02-26T14:01:00Z">
        <w:r w:rsidR="003C77EE">
          <w:t xml:space="preserve"> diet</w:t>
        </w:r>
      </w:ins>
      <w:ins w:id="47" w:author="Dave Bridges" w:date="2015-02-26T18:32:00Z">
        <w:r w:rsidR="0028386E">
          <w:t xml:space="preserve"> throughout the study</w:t>
        </w:r>
      </w:ins>
      <w:ins w:id="48" w:author="Innocence Harvey" w:date="2015-02-26T14:01:00Z">
        <w:r w:rsidR="003C77EE">
          <w:t>.</w:t>
        </w:r>
      </w:ins>
    </w:p>
    <w:p w14:paraId="230C1B61" w14:textId="746C7D61" w:rsidR="00931FFA" w:rsidRDefault="00931FFA" w:rsidP="00931FFA">
      <w:pPr>
        <w:pStyle w:val="Heading2"/>
      </w:pPr>
      <w:r>
        <w:t>Insulin Tolerance Test</w:t>
      </w:r>
    </w:p>
    <w:p w14:paraId="42FBAC12" w14:textId="04AFC4CD" w:rsidR="009A4167" w:rsidRPr="009A4167" w:rsidRDefault="009A4167" w:rsidP="00845D55">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ith a </w:t>
      </w:r>
      <w:r w:rsidR="00845D55">
        <w:t>One Touch Ultra Glucometer (</w:t>
      </w:r>
      <w:proofErr w:type="spellStart"/>
      <w:r w:rsidR="00845D55">
        <w:t>Lifescan</w:t>
      </w:r>
      <w:proofErr w:type="spellEnd"/>
      <w:r w:rsidR="00E914BC">
        <w:t>).</w:t>
      </w:r>
    </w:p>
    <w:p w14:paraId="75A12748" w14:textId="77777777" w:rsidR="000D7EE2" w:rsidRPr="000D7EE2" w:rsidRDefault="000D7EE2" w:rsidP="000D7EE2"/>
    <w:p w14:paraId="6A3536A7" w14:textId="167E8A20" w:rsidR="00CF1A2D" w:rsidRDefault="00CF1A2D" w:rsidP="00F0643F">
      <w:pPr>
        <w:pStyle w:val="Heading2"/>
      </w:pPr>
      <w:r>
        <w:t>Grip Test</w:t>
      </w:r>
    </w:p>
    <w:p w14:paraId="5DF2DB52" w14:textId="1AB331C3" w:rsidR="00C414DC"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lastRenderedPageBreak/>
        <w:t>M</w:t>
      </w:r>
      <w:r w:rsidR="006B66B9">
        <w:t>ice were given five</w:t>
      </w:r>
      <w:r w:rsidR="004D4287">
        <w:t xml:space="preserve"> trials with</w:t>
      </w:r>
      <w:r w:rsidR="003C6F69">
        <w:t xml:space="preserve"> about 10 seconds rest in between trials. </w:t>
      </w:r>
      <w:proofErr w:type="gramStart"/>
      <w:r w:rsidR="003C6F69">
        <w:t xml:space="preserve">S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22F90A93" w14:textId="77777777" w:rsidR="00371B43" w:rsidRDefault="00371B43" w:rsidP="00845D55"/>
    <w:p w14:paraId="471773F5" w14:textId="69C84D93" w:rsidR="00371B43" w:rsidRDefault="00371B43" w:rsidP="00371B43">
      <w:pPr>
        <w:pStyle w:val="Heading2"/>
      </w:pPr>
      <w:commentRangeStart w:id="49"/>
      <w:r>
        <w:t>Quantitative Real-Time PCR</w:t>
      </w:r>
      <w:commentRangeEnd w:id="49"/>
      <w:r w:rsidR="00224A1A">
        <w:rPr>
          <w:rStyle w:val="CommentReference"/>
          <w:rFonts w:asciiTheme="minorHAnsi" w:eastAsiaTheme="minorEastAsia" w:hAnsiTheme="minorHAnsi" w:cstheme="minorBidi"/>
          <w:b w:val="0"/>
          <w:bCs w:val="0"/>
          <w:color w:val="auto"/>
        </w:rPr>
        <w:commentReference w:id="49"/>
      </w:r>
    </w:p>
    <w:p w14:paraId="03682808" w14:textId="77777777" w:rsidR="00845D55" w:rsidRPr="00845D55" w:rsidRDefault="00845D55" w:rsidP="00845D55"/>
    <w:p w14:paraId="14E2D63B" w14:textId="77777777" w:rsidR="002025A3" w:rsidRDefault="002025A3" w:rsidP="00F0643F">
      <w:pPr>
        <w:pStyle w:val="Heading2"/>
      </w:pPr>
      <w:proofErr w:type="spellStart"/>
      <w:r>
        <w:t>Ceramide</w:t>
      </w:r>
      <w:proofErr w:type="spellEnd"/>
      <w:r>
        <w:t xml:space="preserve"> determination</w:t>
      </w:r>
    </w:p>
    <w:p w14:paraId="5D41471C" w14:textId="6788BA8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w:t>
      </w:r>
      <w:r>
        <w:lastRenderedPageBreak/>
        <w:t xml:space="preserve">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400627BF"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61326A46"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50"/>
      <w:r>
        <w:t xml:space="preserve">microRNA target gene sets. </w:t>
      </w:r>
      <w:commentRangeEnd w:id="50"/>
      <w:r w:rsidR="003218D6">
        <w:rPr>
          <w:rStyle w:val="CommentReference"/>
        </w:rPr>
        <w:commentReference w:id="50"/>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51"/>
      <w:r w:rsidR="007908AD">
        <w:t>GSEXXXXX</w:t>
      </w:r>
      <w:commentRangeEnd w:id="51"/>
      <w:r w:rsidR="007908AD">
        <w:rPr>
          <w:rStyle w:val="CommentReference"/>
        </w:rPr>
        <w:commentReference w:id="51"/>
      </w:r>
      <w:r w:rsidR="007908AD">
        <w:t xml:space="preserve">) and at </w:t>
      </w:r>
      <w:commentRangeStart w:id="52"/>
      <w:r w:rsidR="008D20DD" w:rsidRPr="008D20DD">
        <w:t>http://bridgeslab.github.io/CushingAcromegalyStudy/</w:t>
      </w:r>
      <w:commentRangeEnd w:id="52"/>
      <w:r w:rsidR="008D20DD">
        <w:rPr>
          <w:rStyle w:val="CommentReference"/>
        </w:rPr>
        <w:commentReference w:id="52"/>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0AA7F71" w:rsidR="00920456" w:rsidRDefault="002025A3" w:rsidP="00920456">
      <w:pPr>
        <w:shd w:val="clear" w:color="auto" w:fill="FFFFFF"/>
      </w:pPr>
      <w:r w:rsidRPr="00920456">
        <w:t>Clinical and metabolic measurements were obtained for 5 Cushing's disease patients and 11 controls</w:t>
      </w:r>
      <w:r w:rsidR="0092656E" w:rsidRPr="00920456">
        <w:t xml:space="preserve">, </w:t>
      </w:r>
      <w:proofErr w:type="gramStart"/>
      <w:r w:rsidR="0092656E" w:rsidRPr="00920456">
        <w:t>who</w:t>
      </w:r>
      <w:proofErr w:type="gramEnd"/>
      <w:r w:rsidR="0092656E" w:rsidRPr="00920456">
        <w:t xml:space="preserve"> were admitted with non-secreting adenomas</w:t>
      </w:r>
      <w:r w:rsidRPr="00920456">
        <w:t xml:space="preserve">. Patient characteristics are shown in Table 1.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lastRenderedPageBreak/>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4B36167E"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w:t>
      </w:r>
      <w:r w:rsidR="00F22BAB">
        <w:t>ve</w:t>
      </w:r>
      <w:r>
        <w:t xml:space="preserve"> been previously reported</w:t>
      </w:r>
      <w:ins w:id="53" w:author="Innocence Harvey" w:date="2015-02-26T18:01:00Z">
        <w:r w:rsidR="002D4A05" w:rsidRPr="002D4A05">
          <w:rPr>
            <w:rFonts w:ascii="Trebuchet MS" w:hAnsi="Trebuchet MS" w:cs="Trebuchet MS"/>
            <w:color w:val="0A0A06"/>
          </w:rPr>
          <w:t xml:space="preserve"> </w:t>
        </w:r>
      </w:ins>
      <w:ins w:id="54" w:author="Innocence Harvey" w:date="2015-02-26T18:02:00Z">
        <w:r w:rsidR="002D4A05">
          <w:rPr>
            <w:rFonts w:ascii="Trebuchet MS" w:hAnsi="Trebuchet MS" w:cs="Trebuchet MS"/>
            <w:color w:val="0A0A06"/>
          </w:rPr>
          <w:t>(</w:t>
        </w:r>
      </w:ins>
      <w:ins w:id="55" w:author="Innocence Harvey" w:date="2015-02-26T18:01:00Z">
        <w:r w:rsidR="002D4A05">
          <w:rPr>
            <w:rFonts w:ascii="Trebuchet MS" w:hAnsi="Trebuchet MS" w:cs="Trebuchet MS"/>
            <w:color w:val="0A0A06"/>
          </w:rPr>
          <w:t>Hadley ME: Endocrinology. Englewood Cliffs, NJ: Prentice Hall, 1992)</w:t>
        </w:r>
      </w:ins>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D9EBA6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56"/>
      <w:r w:rsidR="00521A96">
        <w:t xml:space="preserve">473 </w:t>
      </w:r>
      <w:r>
        <w:t xml:space="preserve">genes </w:t>
      </w:r>
      <w:commentRangeEnd w:id="56"/>
      <w:r w:rsidR="00270104">
        <w:rPr>
          <w:rStyle w:val="CommentReference"/>
        </w:rPr>
        <w:commentReference w:id="56"/>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2E78FE1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4938C836"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7CAB8786" w14:textId="571C7D09" w:rsidR="005A3933" w:rsidRDefault="003B269B" w:rsidP="005A393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w:t>
      </w:r>
      <w:proofErr w:type="gramStart"/>
      <w:r>
        <w:t xml:space="preserve">of  </w:t>
      </w:r>
      <w:r w:rsidR="002025A3">
        <w:t>fatty</w:t>
      </w:r>
      <w:proofErr w:type="gramEnd"/>
      <w:r w:rsidR="002025A3">
        <w:t xml:space="preserve"> acids were expressed at higher levels </w:t>
      </w:r>
      <w:r>
        <w:t xml:space="preserve">including </w:t>
      </w:r>
      <w:r w:rsidR="00323F22">
        <w:rPr>
          <w:i/>
        </w:rPr>
        <w:t>ACACA,</w:t>
      </w:r>
      <w:r w:rsidR="00C72C44">
        <w:rPr>
          <w:i/>
        </w:rPr>
        <w:t xml:space="preserve">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03AAB690"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3B7DBC0A"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lastRenderedPageBreak/>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commentRangeStart w:id="57"/>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66FD18E1"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98461E">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commentRangeEnd w:id="57"/>
    <w:p w14:paraId="7455B13E" w14:textId="77777777" w:rsidR="002025A3" w:rsidRDefault="00260B2D" w:rsidP="002025A3">
      <w:r>
        <w:rPr>
          <w:rStyle w:val="CommentReference"/>
        </w:rPr>
        <w:commentReference w:id="57"/>
      </w:r>
    </w:p>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11E9E5BC"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 xml:space="preserve">skeletal muscle, mRNA levels of the E3 ligases (Atrogin-1 and MuRF1 were induced) as were the </w:t>
      </w:r>
      <w:proofErr w:type="spellStart"/>
      <w:r w:rsidR="00E914B3">
        <w:t>prote</w:t>
      </w:r>
      <w:r w:rsidR="0098461E">
        <w:t>a</w:t>
      </w:r>
      <w:r w:rsidR="00E914B3">
        <w:t>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 xml:space="preserve">In adipose tissue from Cushing’s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w:t>
      </w:r>
      <w:r w:rsidR="0098461E">
        <w:lastRenderedPageBreak/>
        <w:t xml:space="preserve">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w:t>
      </w:r>
      <w:proofErr w:type="spellStart"/>
      <w:r w:rsidR="00DB2ED9">
        <w:t>lipogenic</w:t>
      </w:r>
      <w:proofErr w:type="spellEnd"/>
      <w:r w:rsidR="00DB2ED9">
        <w:t xml:space="preserve"> pathways in adipose tissue.</w:t>
      </w:r>
    </w:p>
    <w:p w14:paraId="789D6EE3" w14:textId="77777777" w:rsidR="00711A42" w:rsidRDefault="00711A42" w:rsidP="002025A3"/>
    <w:p w14:paraId="067C017D" w14:textId="5693FA8B"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w:t>
      </w:r>
      <w:r w:rsidR="00AA2407">
        <w:lastRenderedPageBreak/>
        <w:t>proximal insulin signalin</w:t>
      </w:r>
      <w:r w:rsidR="005E4873">
        <w:t xml:space="preserve">g transcripts in adipose tissues (Figure 7A) and a lack of elevated </w:t>
      </w:r>
      <w:commentRangeStart w:id="58"/>
      <w:proofErr w:type="spellStart"/>
      <w:r w:rsidR="005E4873">
        <w:t>ceramides</w:t>
      </w:r>
      <w:proofErr w:type="spellEnd"/>
      <w:r w:rsidR="005E4873">
        <w:t xml:space="preserve"> </w:t>
      </w:r>
      <w:commentRangeEnd w:id="58"/>
      <w:r w:rsidR="00DB2ED9">
        <w:rPr>
          <w:rStyle w:val="CommentReference"/>
        </w:rPr>
        <w:commentReference w:id="58"/>
      </w:r>
      <w:r w:rsidR="005E4873">
        <w:t>in our subcutaneous adipose tissue lysates (Figure 7B).</w:t>
      </w:r>
      <w:r w:rsidR="005D7786">
        <w:t xml:space="preserve"> </w:t>
      </w:r>
    </w:p>
    <w:p w14:paraId="1E75400C" w14:textId="4006280D" w:rsidR="0001045F" w:rsidRDefault="0001045F"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7BBD68CD" w:rsidR="00B60B15" w:rsidRPr="00793E93" w:rsidRDefault="00B60B15" w:rsidP="00B60B15">
      <w:pPr>
        <w:rPr>
          <w:b/>
        </w:rPr>
      </w:pPr>
      <w:r>
        <w:t>This work was supported by Motor City Golf Classic (MCGC) Grant # G010640 and Le Bonheur Grant #</w:t>
      </w:r>
      <w:r w:rsidRPr="002C5C94">
        <w:t>650700</w:t>
      </w:r>
      <w:r>
        <w:t>.</w:t>
      </w:r>
      <w:r w:rsidR="00793E93">
        <w:t xml:space="preserve">  </w:t>
      </w:r>
      <w:r w:rsidR="00793E93" w:rsidRPr="00793E93">
        <w:rPr>
          <w:bCs/>
        </w:rPr>
        <w:t>This work utilized Metabolomics Core Services supported by grant U24 DK097153 of the NIH Common Fund to the University of Michigan</w:t>
      </w:r>
      <w:r w:rsidR="00793E93" w:rsidRPr="00793E93">
        <w:t xml:space="preserve">.  </w:t>
      </w:r>
    </w:p>
    <w:p w14:paraId="4A92F653" w14:textId="4A1A19E1" w:rsidR="00B940A5" w:rsidRDefault="00B940A5" w:rsidP="00B940A5">
      <w:pPr>
        <w:pStyle w:val="Heading1"/>
      </w:pPr>
      <w:r>
        <w:t>Author Contributions</w:t>
      </w:r>
    </w:p>
    <w:p w14:paraId="3593A939" w14:textId="0E07F0E4" w:rsidR="00B940A5" w:rsidRPr="00B940A5" w:rsidRDefault="00B940A5" w:rsidP="00B940A5">
      <w:commentRangeStart w:id="59"/>
      <w:proofErr w:type="spellStart"/>
      <w:r>
        <w:t>IH</w:t>
      </w:r>
      <w:r w:rsidR="00102B1C">
        <w:t>o</w:t>
      </w:r>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commentRangeEnd w:id="59"/>
      <w:r w:rsidR="00B60B15">
        <w:rPr>
          <w:rStyle w:val="CommentReference"/>
        </w:rPr>
        <w:commentReference w:id="59"/>
      </w:r>
      <w:r w:rsidR="00BA1FD0">
        <w:t xml:space="preserve"> </w:t>
      </w:r>
    </w:p>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
        <w:br w:type="page"/>
      </w:r>
    </w:p>
    <w:p w14:paraId="7733976D" w14:textId="24827043" w:rsidR="00F72E09" w:rsidRDefault="00F72E09" w:rsidP="00F72E09">
      <w:pPr>
        <w:pStyle w:val="Heading1"/>
      </w:pPr>
      <w:r>
        <w:lastRenderedPageBreak/>
        <w:t>References</w:t>
      </w:r>
    </w:p>
    <w:p w14:paraId="474A12FB" w14:textId="060D8C94" w:rsidR="0098461E" w:rsidRPr="0098461E" w:rsidRDefault="00F72E09">
      <w:pPr>
        <w:pStyle w:val="NormalWeb"/>
        <w:ind w:left="480" w:hanging="480"/>
        <w:divId w:val="380635257"/>
        <w:rPr>
          <w:rFonts w:ascii="Cambria" w:hAnsi="Cambria"/>
          <w:noProof/>
          <w:sz w:val="24"/>
        </w:rPr>
      </w:pPr>
      <w:r>
        <w:fldChar w:fldCharType="begin" w:fldLock="1"/>
      </w:r>
      <w:r>
        <w:instrText xml:space="preserve">ADDIN Mendeley Bibliography CSL_BIBLIOGRAPHY </w:instrText>
      </w:r>
      <w:r>
        <w:fldChar w:fldCharType="separate"/>
      </w:r>
      <w:r w:rsidR="0098461E" w:rsidRPr="0098461E">
        <w:rPr>
          <w:rFonts w:ascii="Cambria" w:hAnsi="Cambria"/>
          <w:noProof/>
          <w:sz w:val="24"/>
        </w:rPr>
        <w:t xml:space="preserve">Adams JM, Pratipanawatr T, Berria R, Wang E, DeFronzo RA, Sullards MC &amp; Mandarino LJ 2004 Ceramide content is increased in skeletal muscle from obese insulin-resistant humans. </w:t>
      </w:r>
      <w:r w:rsidR="0098461E" w:rsidRPr="0098461E">
        <w:rPr>
          <w:rFonts w:ascii="Cambria" w:hAnsi="Cambria"/>
          <w:i/>
          <w:iCs/>
          <w:noProof/>
          <w:sz w:val="24"/>
        </w:rPr>
        <w:t>Diabetes</w:t>
      </w:r>
      <w:r w:rsidR="0098461E" w:rsidRPr="0098461E">
        <w:rPr>
          <w:rFonts w:ascii="Cambria" w:hAnsi="Cambria"/>
          <w:noProof/>
          <w:sz w:val="24"/>
        </w:rPr>
        <w:t xml:space="preserve"> </w:t>
      </w:r>
      <w:r w:rsidR="0098461E" w:rsidRPr="0098461E">
        <w:rPr>
          <w:rFonts w:ascii="Cambria" w:hAnsi="Cambria"/>
          <w:b/>
          <w:bCs/>
          <w:noProof/>
          <w:sz w:val="24"/>
        </w:rPr>
        <w:t>53</w:t>
      </w:r>
      <w:r w:rsidR="0098461E" w:rsidRPr="0098461E">
        <w:rPr>
          <w:rFonts w:ascii="Cambria" w:hAnsi="Cambria"/>
          <w:noProof/>
          <w:sz w:val="24"/>
        </w:rPr>
        <w:t xml:space="preserve"> 25–31.</w:t>
      </w:r>
    </w:p>
    <w:p w14:paraId="7FC704FE"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erts JM, Ottenhoff R, Powlson AS, Grefhorst A, van Eijk M, Dubbelhuis PF, Aten J, Kuipers F, Serlie MJ, Wennekes T </w:t>
      </w:r>
      <w:r w:rsidRPr="0098461E">
        <w:rPr>
          <w:rFonts w:ascii="Cambria" w:hAnsi="Cambria"/>
          <w:i/>
          <w:iCs/>
          <w:noProof/>
          <w:sz w:val="24"/>
        </w:rPr>
        <w:t>et al.</w:t>
      </w:r>
      <w:r w:rsidRPr="0098461E">
        <w:rPr>
          <w:rFonts w:ascii="Cambria" w:hAnsi="Cambria"/>
          <w:noProof/>
          <w:sz w:val="24"/>
        </w:rPr>
        <w:t xml:space="preserve"> 2007 Pharmacological inhibition of glucosylceramide synthase enhances insulin sensitivity.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56</w:t>
      </w:r>
      <w:r w:rsidRPr="0098461E">
        <w:rPr>
          <w:rFonts w:ascii="Cambria" w:hAnsi="Cambria"/>
          <w:noProof/>
          <w:sz w:val="24"/>
        </w:rPr>
        <w:t xml:space="preserve"> 1341–1349. (doi:10.2337/db06-1619)</w:t>
      </w:r>
    </w:p>
    <w:p w14:paraId="11176E0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nders S, Pyl PT &amp; Huber W 2014 HTSeq - A Python framework to work with high-throughput sequencing data. </w:t>
      </w:r>
      <w:r w:rsidRPr="0098461E">
        <w:rPr>
          <w:rFonts w:ascii="Cambria" w:hAnsi="Cambria"/>
          <w:i/>
          <w:iCs/>
          <w:noProof/>
          <w:sz w:val="24"/>
        </w:rPr>
        <w:t>Bioinformatics</w:t>
      </w:r>
      <w:r w:rsidRPr="0098461E">
        <w:rPr>
          <w:rFonts w:ascii="Cambria" w:hAnsi="Cambria"/>
          <w:noProof/>
          <w:sz w:val="24"/>
        </w:rPr>
        <w:t xml:space="preserve"> 1–4. (doi:10.1093/bioinformatics/btu638)</w:t>
      </w:r>
    </w:p>
    <w:p w14:paraId="4AE3B4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aqué S, Roca a, Guinovart JJ &amp; Gómez-Foix a M 1996 Direct activating effects of dexamethasone on glycogen metabolizing enzymes in primary cultured rat hepatocytes. </w:t>
      </w:r>
      <w:r w:rsidRPr="0098461E">
        <w:rPr>
          <w:rFonts w:ascii="Cambria" w:hAnsi="Cambria"/>
          <w:i/>
          <w:iCs/>
          <w:noProof/>
          <w:sz w:val="24"/>
        </w:rPr>
        <w:t>European Journal of Biochemistry</w:t>
      </w:r>
      <w:r w:rsidRPr="0098461E">
        <w:rPr>
          <w:rFonts w:ascii="Cambria" w:hAnsi="Cambria"/>
          <w:noProof/>
          <w:sz w:val="24"/>
        </w:rPr>
        <w:t xml:space="preserve"> </w:t>
      </w:r>
      <w:r w:rsidRPr="0098461E">
        <w:rPr>
          <w:rFonts w:ascii="Cambria" w:hAnsi="Cambria"/>
          <w:b/>
          <w:bCs/>
          <w:noProof/>
          <w:sz w:val="24"/>
        </w:rPr>
        <w:t>236</w:t>
      </w:r>
      <w:r w:rsidRPr="0098461E">
        <w:rPr>
          <w:rFonts w:ascii="Cambria" w:hAnsi="Cambria"/>
          <w:noProof/>
          <w:sz w:val="24"/>
        </w:rPr>
        <w:t xml:space="preserve"> 772–777.</w:t>
      </w:r>
    </w:p>
    <w:p w14:paraId="1C9E6B5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aufrere B, Horber FF, Schwenk WF, Marsh HM, Matthews D, Gerich JE &amp; Haymond MW 1989 </w:t>
      </w:r>
      <w:r w:rsidRPr="0098461E">
        <w:rPr>
          <w:rFonts w:ascii="Cambria" w:hAnsi="Cambria"/>
          <w:i/>
          <w:iCs/>
          <w:noProof/>
          <w:sz w:val="24"/>
        </w:rPr>
        <w:t>Glucocorticosteroids Increase Leucine Oxidation and Impair Leucine Balance in Humans.</w:t>
      </w:r>
      <w:r w:rsidRPr="0098461E">
        <w:rPr>
          <w:rFonts w:ascii="Cambria" w:hAnsi="Cambria"/>
          <w:noProof/>
          <w:sz w:val="24"/>
        </w:rPr>
        <w:t xml:space="preserve"> In </w:t>
      </w:r>
      <w:r w:rsidRPr="0098461E">
        <w:rPr>
          <w:rFonts w:ascii="Cambria" w:hAnsi="Cambria"/>
          <w:i/>
          <w:iCs/>
          <w:noProof/>
          <w:sz w:val="24"/>
        </w:rPr>
        <w:t>The American Journal of Physiology</w:t>
      </w:r>
      <w:r w:rsidRPr="0098461E">
        <w:rPr>
          <w:rFonts w:ascii="Cambria" w:hAnsi="Cambria"/>
          <w:noProof/>
          <w:sz w:val="24"/>
        </w:rPr>
        <w:t>, pp E712–E721.</w:t>
      </w:r>
    </w:p>
    <w:p w14:paraId="04888F0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njamini Y &amp; Hochberg Y 1995 Controlling the False Discovery Rate: A Practical and Powerful Approach to Multiple Testing. </w:t>
      </w:r>
      <w:r w:rsidRPr="0098461E">
        <w:rPr>
          <w:rFonts w:ascii="Cambria" w:hAnsi="Cambria"/>
          <w:i/>
          <w:iCs/>
          <w:noProof/>
          <w:sz w:val="24"/>
        </w:rPr>
        <w:t>Journal of the Royal Statistical Society. Series B</w:t>
      </w:r>
      <w:r w:rsidRPr="0098461E">
        <w:rPr>
          <w:rFonts w:ascii="Cambria" w:hAnsi="Cambria"/>
          <w:noProof/>
          <w:sz w:val="24"/>
        </w:rPr>
        <w:t xml:space="preserve"> </w:t>
      </w:r>
      <w:r w:rsidRPr="0098461E">
        <w:rPr>
          <w:rFonts w:ascii="Cambria" w:hAnsi="Cambria"/>
          <w:b/>
          <w:bCs/>
          <w:noProof/>
          <w:sz w:val="24"/>
        </w:rPr>
        <w:t>57</w:t>
      </w:r>
      <w:r w:rsidRPr="0098461E">
        <w:rPr>
          <w:rFonts w:ascii="Cambria" w:hAnsi="Cambria"/>
          <w:noProof/>
          <w:sz w:val="24"/>
        </w:rPr>
        <w:t xml:space="preserve"> 289–300.</w:t>
      </w:r>
    </w:p>
    <w:p w14:paraId="05E479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ligh EG &amp; Dyer WJ 1959 A rapid method of total lipid extraction and purification. </w:t>
      </w:r>
      <w:r w:rsidRPr="0098461E">
        <w:rPr>
          <w:rFonts w:ascii="Cambria" w:hAnsi="Cambria"/>
          <w:i/>
          <w:iCs/>
          <w:noProof/>
          <w:sz w:val="24"/>
        </w:rPr>
        <w:t>Canadian Journal of Biochemistry and Physiology</w:t>
      </w:r>
      <w:r w:rsidRPr="0098461E">
        <w:rPr>
          <w:rFonts w:ascii="Cambria" w:hAnsi="Cambria"/>
          <w:noProof/>
          <w:sz w:val="24"/>
        </w:rPr>
        <w:t xml:space="preserve"> </w:t>
      </w:r>
      <w:r w:rsidRPr="0098461E">
        <w:rPr>
          <w:rFonts w:ascii="Cambria" w:hAnsi="Cambria"/>
          <w:b/>
          <w:bCs/>
          <w:noProof/>
          <w:sz w:val="24"/>
        </w:rPr>
        <w:t>37</w:t>
      </w:r>
      <w:r w:rsidRPr="0098461E">
        <w:rPr>
          <w:rFonts w:ascii="Cambria" w:hAnsi="Cambria"/>
          <w:noProof/>
          <w:sz w:val="24"/>
        </w:rPr>
        <w:t xml:space="preserve"> 911–917.</w:t>
      </w:r>
    </w:p>
    <w:p w14:paraId="2921A16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ampbell JE, Peckett AJ, D’souza AM, Hawke TJ &amp; Riddell MC 2011 Adipogenic and lipolytic effects of chronic glucocorticoid exposure. </w:t>
      </w:r>
      <w:r w:rsidRPr="0098461E">
        <w:rPr>
          <w:rFonts w:ascii="Cambria" w:hAnsi="Cambria"/>
          <w:i/>
          <w:iCs/>
          <w:noProof/>
          <w:sz w:val="24"/>
        </w:rPr>
        <w:t>American Journal of Physiology. Cell Physiology</w:t>
      </w:r>
      <w:r w:rsidRPr="0098461E">
        <w:rPr>
          <w:rFonts w:ascii="Cambria" w:hAnsi="Cambria"/>
          <w:noProof/>
          <w:sz w:val="24"/>
        </w:rPr>
        <w:t xml:space="preserve"> </w:t>
      </w:r>
      <w:r w:rsidRPr="0098461E">
        <w:rPr>
          <w:rFonts w:ascii="Cambria" w:hAnsi="Cambria"/>
          <w:b/>
          <w:bCs/>
          <w:noProof/>
          <w:sz w:val="24"/>
        </w:rPr>
        <w:t>300</w:t>
      </w:r>
      <w:r w:rsidRPr="0098461E">
        <w:rPr>
          <w:rFonts w:ascii="Cambria" w:hAnsi="Cambria"/>
          <w:noProof/>
          <w:sz w:val="24"/>
        </w:rPr>
        <w:t xml:space="preserve"> C198–C209. (doi:10.1152/ajpcell.00045.2010)</w:t>
      </w:r>
    </w:p>
    <w:p w14:paraId="0A392CB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lark NR &amp; Ma’ayan A 2011 Introduction to statistical methods for analyzing large data sets: gene-set enrichment analysis. </w:t>
      </w:r>
      <w:r w:rsidRPr="0098461E">
        <w:rPr>
          <w:rFonts w:ascii="Cambria" w:hAnsi="Cambria"/>
          <w:i/>
          <w:iCs/>
          <w:noProof/>
          <w:sz w:val="24"/>
        </w:rPr>
        <w:t>Science Signaling</w:t>
      </w:r>
      <w:r w:rsidRPr="0098461E">
        <w:rPr>
          <w:rFonts w:ascii="Cambria" w:hAnsi="Cambria"/>
          <w:noProof/>
          <w:sz w:val="24"/>
        </w:rPr>
        <w:t xml:space="preserve"> </w:t>
      </w:r>
      <w:r w:rsidRPr="0098461E">
        <w:rPr>
          <w:rFonts w:ascii="Cambria" w:hAnsi="Cambria"/>
          <w:b/>
          <w:bCs/>
          <w:noProof/>
          <w:sz w:val="24"/>
        </w:rPr>
        <w:t>4</w:t>
      </w:r>
      <w:r w:rsidRPr="0098461E">
        <w:rPr>
          <w:rFonts w:ascii="Cambria" w:hAnsi="Cambria"/>
          <w:noProof/>
          <w:sz w:val="24"/>
        </w:rPr>
        <w:t xml:space="preserve"> tr4. (doi:10.1126/scisignal.2001966)</w:t>
      </w:r>
    </w:p>
    <w:p w14:paraId="4E75CCA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ushing H 1932 The basophil adenomas of the pituitary body and their clinical manifestations. </w:t>
      </w:r>
      <w:r w:rsidRPr="0098461E">
        <w:rPr>
          <w:rFonts w:ascii="Cambria" w:hAnsi="Cambria"/>
          <w:i/>
          <w:iCs/>
          <w:noProof/>
          <w:sz w:val="24"/>
        </w:rPr>
        <w:t>Bulletin of the Johns Hopkins Hospital</w:t>
      </w:r>
      <w:r w:rsidRPr="0098461E">
        <w:rPr>
          <w:rFonts w:ascii="Cambria" w:hAnsi="Cambria"/>
          <w:noProof/>
          <w:sz w:val="24"/>
        </w:rPr>
        <w:t xml:space="preserve"> </w:t>
      </w:r>
      <w:r w:rsidRPr="0098461E">
        <w:rPr>
          <w:rFonts w:ascii="Cambria" w:hAnsi="Cambria"/>
          <w:b/>
          <w:bCs/>
          <w:noProof/>
          <w:sz w:val="24"/>
        </w:rPr>
        <w:t>50</w:t>
      </w:r>
      <w:r w:rsidRPr="0098461E">
        <w:rPr>
          <w:rFonts w:ascii="Cambria" w:hAnsi="Cambria"/>
          <w:noProof/>
          <w:sz w:val="24"/>
        </w:rPr>
        <w:t xml:space="preserve"> 157–158.</w:t>
      </w:r>
    </w:p>
    <w:p w14:paraId="183866B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w:t>
      </w:r>
      <w:r w:rsidRPr="0098461E">
        <w:rPr>
          <w:rFonts w:ascii="Cambria" w:hAnsi="Cambria"/>
          <w:noProof/>
          <w:sz w:val="24"/>
        </w:rPr>
        <w:lastRenderedPageBreak/>
        <w:t xml:space="preserve">proteolytic pathway in aging. </w:t>
      </w:r>
      <w:r w:rsidRPr="0098461E">
        <w:rPr>
          <w:rFonts w:ascii="Cambria" w:hAnsi="Cambria"/>
          <w:i/>
          <w:iCs/>
          <w:noProof/>
          <w:sz w:val="24"/>
        </w:rPr>
        <w:t>Journal of Clinical Investigation</w:t>
      </w:r>
      <w:r w:rsidRPr="0098461E">
        <w:rPr>
          <w:rFonts w:ascii="Cambria" w:hAnsi="Cambria"/>
          <w:noProof/>
          <w:sz w:val="24"/>
        </w:rPr>
        <w:t xml:space="preserve"> </w:t>
      </w:r>
      <w:r w:rsidRPr="0098461E">
        <w:rPr>
          <w:rFonts w:ascii="Cambria" w:hAnsi="Cambria"/>
          <w:b/>
          <w:bCs/>
          <w:noProof/>
          <w:sz w:val="24"/>
        </w:rPr>
        <w:t>96</w:t>
      </w:r>
      <w:r w:rsidRPr="0098461E">
        <w:rPr>
          <w:rFonts w:ascii="Cambria" w:hAnsi="Cambria"/>
          <w:noProof/>
          <w:sz w:val="24"/>
        </w:rPr>
        <w:t xml:space="preserve"> 2113–2119. (doi:10.1172/JCI118264)</w:t>
      </w:r>
    </w:p>
    <w:p w14:paraId="46C9BB6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45</w:t>
      </w:r>
      <w:r w:rsidRPr="0098461E">
        <w:rPr>
          <w:rFonts w:ascii="Cambria" w:hAnsi="Cambria"/>
          <w:noProof/>
          <w:sz w:val="24"/>
        </w:rPr>
        <w:t xml:space="preserve"> 5847–5861. (doi:10.1210/en.2004-0371)</w:t>
      </w:r>
    </w:p>
    <w:p w14:paraId="4427ED8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narello C a &amp; Kim S-H 2006 IL-32, a novel cytokine with a possible role in disease. </w:t>
      </w:r>
      <w:r w:rsidRPr="0098461E">
        <w:rPr>
          <w:rFonts w:ascii="Cambria" w:hAnsi="Cambria"/>
          <w:i/>
          <w:iCs/>
          <w:noProof/>
          <w:sz w:val="24"/>
        </w:rPr>
        <w:t>Annals of the Rheumatic Diseases</w:t>
      </w:r>
      <w:r w:rsidRPr="0098461E">
        <w:rPr>
          <w:rFonts w:ascii="Cambria" w:hAnsi="Cambria"/>
          <w:noProof/>
          <w:sz w:val="24"/>
        </w:rPr>
        <w:t xml:space="preserve"> </w:t>
      </w:r>
      <w:r w:rsidRPr="0098461E">
        <w:rPr>
          <w:rFonts w:ascii="Cambria" w:hAnsi="Cambria"/>
          <w:b/>
          <w:bCs/>
          <w:noProof/>
          <w:sz w:val="24"/>
        </w:rPr>
        <w:t>65 Suppl 3</w:t>
      </w:r>
      <w:r w:rsidRPr="0098461E">
        <w:rPr>
          <w:rFonts w:ascii="Cambria" w:hAnsi="Cambria"/>
          <w:noProof/>
          <w:sz w:val="24"/>
        </w:rPr>
        <w:t xml:space="preserve"> iii61–i64. (doi:10.1136/ard.2006.058511)</w:t>
      </w:r>
    </w:p>
    <w:p w14:paraId="4ACF74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vertie GD, Jensen MD &amp; Miles JM 1991 Stimulation of lipolysis in humans by physiological hypercortisolemia.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40</w:t>
      </w:r>
      <w:r w:rsidRPr="0098461E">
        <w:rPr>
          <w:rFonts w:ascii="Cambria" w:hAnsi="Cambria"/>
          <w:noProof/>
          <w:sz w:val="24"/>
        </w:rPr>
        <w:t xml:space="preserve"> 1228–1232. (doi:10.2337/diabetes.40.10.1228)</w:t>
      </w:r>
    </w:p>
    <w:p w14:paraId="13C108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Engel FL &amp; Scott JL 1951 The role of hormones in adipose tissue glycogen synthesis in the rat; the adrenal cortex.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48</w:t>
      </w:r>
      <w:r w:rsidRPr="0098461E">
        <w:rPr>
          <w:rFonts w:ascii="Cambria" w:hAnsi="Cambria"/>
          <w:noProof/>
          <w:sz w:val="24"/>
        </w:rPr>
        <w:t xml:space="preserve"> 56–69.</w:t>
      </w:r>
    </w:p>
    <w:p w14:paraId="6F64BF6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lton DJ &amp; Wilson JP 1972 Lipogenesis in adipose tissue of patients with obesity and Cushing’s disease. </w:t>
      </w:r>
      <w:r w:rsidRPr="0098461E">
        <w:rPr>
          <w:rFonts w:ascii="Cambria" w:hAnsi="Cambria"/>
          <w:i/>
          <w:iCs/>
          <w:noProof/>
          <w:sz w:val="24"/>
        </w:rPr>
        <w:t>Clinical Science</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17P.</w:t>
      </w:r>
    </w:p>
    <w:p w14:paraId="070EDC2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thercole LL, Bujalska IJ, Stewart PM &amp; Tomlinson JW 2007 Glucocorticoid modulation of insulin signaling in human subcutaneous adipose tissu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2</w:t>
      </w:r>
      <w:r w:rsidRPr="0098461E">
        <w:rPr>
          <w:rFonts w:ascii="Cambria" w:hAnsi="Cambria"/>
          <w:noProof/>
          <w:sz w:val="24"/>
        </w:rPr>
        <w:t xml:space="preserve"> 4332–4339. (doi:10.1210/jc.2007-1399)</w:t>
      </w:r>
    </w:p>
    <w:p w14:paraId="6021B8E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eer EB, Islam J &amp; Buettner C 2014 Mechanisms of glucocorticoid-induced insulin resistance: Focus on adipose tissue function and lipid metabolism. </w:t>
      </w:r>
      <w:r w:rsidRPr="0098461E">
        <w:rPr>
          <w:rFonts w:ascii="Cambria" w:hAnsi="Cambria"/>
          <w:i/>
          <w:iCs/>
          <w:noProof/>
          <w:sz w:val="24"/>
        </w:rPr>
        <w:t>Endocrinology and Metabolism Clinics of North America</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75–102. (doi:10.1016/j.ecl.2013.10.005)</w:t>
      </w:r>
    </w:p>
    <w:p w14:paraId="08C09C1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902–910. (doi:10.1210/jc.83.3.902)</w:t>
      </w:r>
    </w:p>
    <w:p w14:paraId="602FF9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304</w:t>
      </w:r>
      <w:r w:rsidRPr="0098461E">
        <w:rPr>
          <w:rFonts w:ascii="Cambria" w:hAnsi="Cambria"/>
          <w:noProof/>
          <w:sz w:val="24"/>
        </w:rPr>
        <w:t xml:space="preserve"> E282–E293. (doi:10.1152/ajpendo.00154.2012)</w:t>
      </w:r>
    </w:p>
    <w:p w14:paraId="2B86DF4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uner H, Schmid P &amp; Pfeiffer EF 1987 Glucocorticoids and insulin promote the differentiation of human adipocyte precursor cells into fat cells. </w:t>
      </w:r>
      <w:r w:rsidRPr="0098461E">
        <w:rPr>
          <w:rFonts w:ascii="Cambria" w:hAnsi="Cambria"/>
          <w:i/>
          <w:iCs/>
          <w:noProof/>
          <w:sz w:val="24"/>
        </w:rPr>
        <w:t xml:space="preserve">Journal of </w:t>
      </w:r>
      <w:r w:rsidRPr="0098461E">
        <w:rPr>
          <w:rFonts w:ascii="Cambria" w:hAnsi="Cambria"/>
          <w:i/>
          <w:iCs/>
          <w:noProof/>
          <w:sz w:val="24"/>
        </w:rPr>
        <w:lastRenderedPageBreak/>
        <w:t>Clinical Endocrinology and Metabolism</w:t>
      </w:r>
      <w:r w:rsidRPr="0098461E">
        <w:rPr>
          <w:rFonts w:ascii="Cambria" w:hAnsi="Cambria"/>
          <w:noProof/>
          <w:sz w:val="24"/>
        </w:rPr>
        <w:t xml:space="preserve"> </w:t>
      </w:r>
      <w:r w:rsidRPr="0098461E">
        <w:rPr>
          <w:rFonts w:ascii="Cambria" w:hAnsi="Cambria"/>
          <w:b/>
          <w:bCs/>
          <w:noProof/>
          <w:sz w:val="24"/>
        </w:rPr>
        <w:t>64</w:t>
      </w:r>
      <w:r w:rsidRPr="0098461E">
        <w:rPr>
          <w:rFonts w:ascii="Cambria" w:hAnsi="Cambria"/>
          <w:noProof/>
          <w:sz w:val="24"/>
        </w:rPr>
        <w:t xml:space="preserve"> 832–835. (doi:10.1210/jcem-64-4-832)</w:t>
      </w:r>
    </w:p>
    <w:p w14:paraId="7030CD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8</w:t>
      </w:r>
      <w:r w:rsidRPr="0098461E">
        <w:rPr>
          <w:rFonts w:ascii="Cambria" w:hAnsi="Cambria"/>
          <w:noProof/>
          <w:sz w:val="24"/>
        </w:rPr>
        <w:t xml:space="preserve"> 1631–1640. (doi:10.1210/jc.2012-3523)</w:t>
      </w:r>
    </w:p>
    <w:p w14:paraId="1B4E939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olland WL, Brozinick JT, Wang L-PP, Hawkins ED, Sargent KM, Liu Y, Narra K, Hoehn KL, Knotts T a., Siesky A </w:t>
      </w:r>
      <w:r w:rsidRPr="0098461E">
        <w:rPr>
          <w:rFonts w:ascii="Cambria" w:hAnsi="Cambria"/>
          <w:i/>
          <w:iCs/>
          <w:noProof/>
          <w:sz w:val="24"/>
        </w:rPr>
        <w:t>et al.</w:t>
      </w:r>
      <w:r w:rsidRPr="0098461E">
        <w:rPr>
          <w:rFonts w:ascii="Cambria" w:hAnsi="Cambria"/>
          <w:noProof/>
          <w:sz w:val="24"/>
        </w:rPr>
        <w:t xml:space="preserve"> 2007 Inhibition of ceramide synthesis ameliorates glucocorticoid-, saturated-fat-, and obesity-induced insulin resistance. </w:t>
      </w:r>
      <w:r w:rsidRPr="0098461E">
        <w:rPr>
          <w:rFonts w:ascii="Cambria" w:hAnsi="Cambria"/>
          <w:i/>
          <w:iCs/>
          <w:noProof/>
          <w:sz w:val="24"/>
        </w:rPr>
        <w:t>Cell Metabolism</w:t>
      </w:r>
      <w:r w:rsidRPr="0098461E">
        <w:rPr>
          <w:rFonts w:ascii="Cambria" w:hAnsi="Cambria"/>
          <w:noProof/>
          <w:sz w:val="24"/>
        </w:rPr>
        <w:t xml:space="preserve"> </w:t>
      </w:r>
      <w:r w:rsidRPr="0098461E">
        <w:rPr>
          <w:rFonts w:ascii="Cambria" w:hAnsi="Cambria"/>
          <w:b/>
          <w:bCs/>
          <w:noProof/>
          <w:sz w:val="24"/>
        </w:rPr>
        <w:t>5</w:t>
      </w:r>
      <w:r w:rsidRPr="0098461E">
        <w:rPr>
          <w:rFonts w:ascii="Cambria" w:hAnsi="Cambria"/>
          <w:noProof/>
          <w:sz w:val="24"/>
        </w:rPr>
        <w:t xml:space="preserve"> 167–179. (doi:10.1016/j.cmet.2007.01.002)</w:t>
      </w:r>
    </w:p>
    <w:p w14:paraId="30805DD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im D, Pertea G, Trapnell C, Pimentel H, Kelley R &amp; Salzberg SL 2013 TopHat2: accurate alignment of transcriptomes in the presence of insertions, deletions and gene fusions. </w:t>
      </w:r>
      <w:r w:rsidRPr="0098461E">
        <w:rPr>
          <w:rFonts w:ascii="Cambria" w:hAnsi="Cambria"/>
          <w:i/>
          <w:iCs/>
          <w:noProof/>
          <w:sz w:val="24"/>
        </w:rPr>
        <w:t>Genome Biology</w:t>
      </w:r>
      <w:r w:rsidRPr="0098461E">
        <w:rPr>
          <w:rFonts w:ascii="Cambria" w:hAnsi="Cambria"/>
          <w:noProof/>
          <w:sz w:val="24"/>
        </w:rPr>
        <w:t xml:space="preserve"> </w:t>
      </w:r>
      <w:r w:rsidRPr="0098461E">
        <w:rPr>
          <w:rFonts w:ascii="Cambria" w:hAnsi="Cambria"/>
          <w:b/>
          <w:bCs/>
          <w:noProof/>
          <w:sz w:val="24"/>
        </w:rPr>
        <w:t>14</w:t>
      </w:r>
      <w:r w:rsidRPr="0098461E">
        <w:rPr>
          <w:rFonts w:ascii="Cambria" w:hAnsi="Cambria"/>
          <w:noProof/>
          <w:sz w:val="24"/>
        </w:rPr>
        <w:t xml:space="preserve"> R36. (doi:10.1186/gb-2013-14-4-r36)</w:t>
      </w:r>
    </w:p>
    <w:p w14:paraId="479C1EF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98461E">
        <w:rPr>
          <w:rFonts w:ascii="Cambria" w:hAnsi="Cambria"/>
          <w:i/>
          <w:iCs/>
          <w:noProof/>
          <w:sz w:val="24"/>
        </w:rPr>
        <w:t>Physiological Research</w:t>
      </w:r>
      <w:r w:rsidRPr="0098461E">
        <w:rPr>
          <w:rFonts w:ascii="Cambria" w:hAnsi="Cambria"/>
          <w:noProof/>
          <w:sz w:val="24"/>
        </w:rPr>
        <w:t xml:space="preserve"> </w:t>
      </w:r>
      <w:r w:rsidRPr="0098461E">
        <w:rPr>
          <w:rFonts w:ascii="Cambria" w:hAnsi="Cambria"/>
          <w:b/>
          <w:bCs/>
          <w:noProof/>
          <w:sz w:val="24"/>
        </w:rPr>
        <w:t>55</w:t>
      </w:r>
      <w:r w:rsidRPr="0098461E">
        <w:rPr>
          <w:rFonts w:ascii="Cambria" w:hAnsi="Cambria"/>
          <w:noProof/>
          <w:sz w:val="24"/>
        </w:rPr>
        <w:t xml:space="preserve"> 421–428.</w:t>
      </w:r>
    </w:p>
    <w:p w14:paraId="4B5C2C1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mberts SW &amp; Birkenhäger JC 1976 Body composition in Cushing’s diseas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42</w:t>
      </w:r>
      <w:r w:rsidRPr="0098461E">
        <w:rPr>
          <w:rFonts w:ascii="Cambria" w:hAnsi="Cambria"/>
          <w:noProof/>
          <w:sz w:val="24"/>
        </w:rPr>
        <w:t xml:space="preserve"> 864–868.</w:t>
      </w:r>
    </w:p>
    <w:p w14:paraId="2A134F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ngmead B &amp; Salzberg S 2012 Fast gapped-read alignment with Bowtie 2. </w:t>
      </w:r>
      <w:r w:rsidRPr="0098461E">
        <w:rPr>
          <w:rFonts w:ascii="Cambria" w:hAnsi="Cambria"/>
          <w:i/>
          <w:iCs/>
          <w:noProof/>
          <w:sz w:val="24"/>
        </w:rPr>
        <w:t>Nature Methods</w:t>
      </w:r>
      <w:r w:rsidRPr="0098461E">
        <w:rPr>
          <w:rFonts w:ascii="Cambria" w:hAnsi="Cambria"/>
          <w:noProof/>
          <w:sz w:val="24"/>
        </w:rPr>
        <w:t xml:space="preserve"> </w:t>
      </w:r>
      <w:r w:rsidRPr="0098461E">
        <w:rPr>
          <w:rFonts w:ascii="Cambria" w:hAnsi="Cambria"/>
          <w:b/>
          <w:bCs/>
          <w:noProof/>
          <w:sz w:val="24"/>
        </w:rPr>
        <w:t>9</w:t>
      </w:r>
      <w:r w:rsidRPr="0098461E">
        <w:rPr>
          <w:rFonts w:ascii="Cambria" w:hAnsi="Cambria"/>
          <w:noProof/>
          <w:sz w:val="24"/>
        </w:rPr>
        <w:t xml:space="preserve"> 357–360. (doi:10.1038/nmeth.1923)</w:t>
      </w:r>
    </w:p>
    <w:p w14:paraId="41D285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indholm J, Juul S, Jørgensen JOL, Astrup J, Bjerre P, Feldt-Rasmussen U, Hagen C, Jørgensen J, Kosteljanetz M, Kristensen L </w:t>
      </w:r>
      <w:r w:rsidRPr="0098461E">
        <w:rPr>
          <w:rFonts w:ascii="Cambria" w:hAnsi="Cambria"/>
          <w:i/>
          <w:iCs/>
          <w:noProof/>
          <w:sz w:val="24"/>
        </w:rPr>
        <w:t>et al.</w:t>
      </w:r>
      <w:r w:rsidRPr="0098461E">
        <w:rPr>
          <w:rFonts w:ascii="Cambria" w:hAnsi="Cambria"/>
          <w:noProof/>
          <w:sz w:val="24"/>
        </w:rPr>
        <w:t xml:space="preserve"> 2001 Incidence and late prognosis of Cushing’s syndrome: A population-based stud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6</w:t>
      </w:r>
      <w:r w:rsidRPr="0098461E">
        <w:rPr>
          <w:rFonts w:ascii="Cambria" w:hAnsi="Cambria"/>
          <w:noProof/>
          <w:sz w:val="24"/>
        </w:rPr>
        <w:t xml:space="preserve"> 117–123. (doi:10.1210/jc.86.1.117)</w:t>
      </w:r>
    </w:p>
    <w:p w14:paraId="445BA37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ng W, Wei L &amp; Barrett EJ 2001 Dexamethasone inhibits the stimulation of muscle protein synthesis and PHAS-I and p70 S6-kinase phosphorylation.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280</w:t>
      </w:r>
      <w:r w:rsidRPr="0098461E">
        <w:rPr>
          <w:rFonts w:ascii="Cambria" w:hAnsi="Cambria"/>
          <w:noProof/>
          <w:sz w:val="24"/>
        </w:rPr>
        <w:t xml:space="preserve"> E570–E575.</w:t>
      </w:r>
    </w:p>
    <w:p w14:paraId="0A9AA2C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ve MI, Huber W &amp; Anders S 2014 </w:t>
      </w:r>
      <w:r w:rsidRPr="0098461E">
        <w:rPr>
          <w:rFonts w:ascii="Cambria" w:hAnsi="Cambria"/>
          <w:i/>
          <w:iCs/>
          <w:noProof/>
          <w:sz w:val="24"/>
        </w:rPr>
        <w:t>Moderated Estimation of Fold Change and Dispersion for RNA-Seq Data with DESeq2</w:t>
      </w:r>
      <w:r w:rsidRPr="0098461E">
        <w:rPr>
          <w:rFonts w:ascii="Cambria" w:hAnsi="Cambria"/>
          <w:noProof/>
          <w:sz w:val="24"/>
        </w:rPr>
        <w:t>. (doi:10.1101/002832)</w:t>
      </w:r>
    </w:p>
    <w:p w14:paraId="6963C65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umeng CN &amp; Saltiel AR 2011 Inflammatory links between obesity and metabolic disease. </w:t>
      </w:r>
      <w:r w:rsidRPr="0098461E">
        <w:rPr>
          <w:rFonts w:ascii="Cambria" w:hAnsi="Cambria"/>
          <w:i/>
          <w:iCs/>
          <w:noProof/>
          <w:sz w:val="24"/>
        </w:rPr>
        <w:t>The Journal of Clinical Investigation</w:t>
      </w:r>
      <w:r w:rsidRPr="0098461E">
        <w:rPr>
          <w:rFonts w:ascii="Cambria" w:hAnsi="Cambria"/>
          <w:noProof/>
          <w:sz w:val="24"/>
        </w:rPr>
        <w:t xml:space="preserve"> </w:t>
      </w:r>
      <w:r w:rsidRPr="0098461E">
        <w:rPr>
          <w:rFonts w:ascii="Cambria" w:hAnsi="Cambria"/>
          <w:b/>
          <w:bCs/>
          <w:noProof/>
          <w:sz w:val="24"/>
        </w:rPr>
        <w:t>121</w:t>
      </w:r>
      <w:r w:rsidRPr="0098461E">
        <w:rPr>
          <w:rFonts w:ascii="Cambria" w:hAnsi="Cambria"/>
          <w:noProof/>
          <w:sz w:val="24"/>
        </w:rPr>
        <w:t xml:space="preserve"> 2111–2117. (doi:10.1172/JCI57132)</w:t>
      </w:r>
    </w:p>
    <w:p w14:paraId="33BD093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lastRenderedPageBreak/>
        <w:t xml:space="preserve">Macfarlane DP, Forbes S &amp; Walker BR 2008 Glucocorticoids and fatty acid metabolism in humans: Fuelling fat redistribution in the metabolic syndrome. </w:t>
      </w:r>
      <w:r w:rsidRPr="0098461E">
        <w:rPr>
          <w:rFonts w:ascii="Cambria" w:hAnsi="Cambria"/>
          <w:i/>
          <w:iCs/>
          <w:noProof/>
          <w:sz w:val="24"/>
        </w:rPr>
        <w:t>Journal of Endocrinology</w:t>
      </w:r>
      <w:r w:rsidRPr="0098461E">
        <w:rPr>
          <w:rFonts w:ascii="Cambria" w:hAnsi="Cambria"/>
          <w:noProof/>
          <w:sz w:val="24"/>
        </w:rPr>
        <w:t xml:space="preserve"> </w:t>
      </w:r>
      <w:r w:rsidRPr="0098461E">
        <w:rPr>
          <w:rFonts w:ascii="Cambria" w:hAnsi="Cambria"/>
          <w:b/>
          <w:bCs/>
          <w:noProof/>
          <w:sz w:val="24"/>
        </w:rPr>
        <w:t>197</w:t>
      </w:r>
      <w:r w:rsidRPr="0098461E">
        <w:rPr>
          <w:rFonts w:ascii="Cambria" w:hAnsi="Cambria"/>
          <w:noProof/>
          <w:sz w:val="24"/>
        </w:rPr>
        <w:t xml:space="preserve"> 189–204. (doi:10.1677/JOE-08-0054)</w:t>
      </w:r>
    </w:p>
    <w:p w14:paraId="761673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98461E">
        <w:rPr>
          <w:rFonts w:ascii="Cambria" w:hAnsi="Cambria"/>
          <w:i/>
          <w:iCs/>
          <w:noProof/>
          <w:sz w:val="24"/>
        </w:rPr>
        <w:t>Radiology</w:t>
      </w:r>
      <w:r w:rsidRPr="0098461E">
        <w:rPr>
          <w:rFonts w:ascii="Cambria" w:hAnsi="Cambria"/>
          <w:noProof/>
          <w:sz w:val="24"/>
        </w:rPr>
        <w:t xml:space="preserve"> </w:t>
      </w:r>
      <w:r w:rsidRPr="0098461E">
        <w:rPr>
          <w:rFonts w:ascii="Cambria" w:hAnsi="Cambria"/>
          <w:b/>
          <w:bCs/>
          <w:noProof/>
          <w:sz w:val="24"/>
        </w:rPr>
        <w:t>170</w:t>
      </w:r>
      <w:r w:rsidRPr="0098461E">
        <w:rPr>
          <w:rFonts w:ascii="Cambria" w:hAnsi="Cambria"/>
          <w:noProof/>
          <w:sz w:val="24"/>
        </w:rPr>
        <w:t xml:space="preserve"> 515–518.</w:t>
      </w:r>
    </w:p>
    <w:p w14:paraId="5667E80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enconi M, Fareed M, O’Neal P, Poylin V, Wei W &amp; Hasselgren P-O 2007 Role of glucocorticoids in the molecular regulation of muscle wasting. </w:t>
      </w:r>
      <w:r w:rsidRPr="0098461E">
        <w:rPr>
          <w:rFonts w:ascii="Cambria" w:hAnsi="Cambria"/>
          <w:i/>
          <w:iCs/>
          <w:noProof/>
          <w:sz w:val="24"/>
        </w:rPr>
        <w:t>Critical Care Medicine</w:t>
      </w:r>
      <w:r w:rsidRPr="0098461E">
        <w:rPr>
          <w:rFonts w:ascii="Cambria" w:hAnsi="Cambria"/>
          <w:noProof/>
          <w:sz w:val="24"/>
        </w:rPr>
        <w:t xml:space="preserve"> </w:t>
      </w:r>
      <w:r w:rsidRPr="0098461E">
        <w:rPr>
          <w:rFonts w:ascii="Cambria" w:hAnsi="Cambria"/>
          <w:b/>
          <w:bCs/>
          <w:noProof/>
          <w:sz w:val="24"/>
        </w:rPr>
        <w:t>35</w:t>
      </w:r>
      <w:r w:rsidRPr="0098461E">
        <w:rPr>
          <w:rFonts w:ascii="Cambria" w:hAnsi="Cambria"/>
          <w:noProof/>
          <w:sz w:val="24"/>
        </w:rPr>
        <w:t xml:space="preserve"> S602–S608. (doi:10.1097/01.CCM.0000279194.11328.77)</w:t>
      </w:r>
    </w:p>
    <w:p w14:paraId="6B3D79C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Ntali G, Grossman A &amp; Karavitaki N 2015 Clinical and biochemical manifestations of Cushing’s. </w:t>
      </w:r>
      <w:r w:rsidRPr="0098461E">
        <w:rPr>
          <w:rFonts w:ascii="Cambria" w:hAnsi="Cambria"/>
          <w:i/>
          <w:iCs/>
          <w:noProof/>
          <w:sz w:val="24"/>
        </w:rPr>
        <w:t>Pituitary</w:t>
      </w:r>
      <w:r w:rsidRPr="0098461E">
        <w:rPr>
          <w:rFonts w:ascii="Cambria" w:hAnsi="Cambria"/>
          <w:noProof/>
          <w:sz w:val="24"/>
        </w:rPr>
        <w:t>. (doi:10.1007/s11102-014-0631-4)</w:t>
      </w:r>
    </w:p>
    <w:p w14:paraId="3074F52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apaspyrou-Rao S, Schneider SH, Petersen RN &amp; Fried SK 1997 Dexamethasone increases leptin expression in humans in vivo.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2</w:t>
      </w:r>
      <w:r w:rsidRPr="0098461E">
        <w:rPr>
          <w:rFonts w:ascii="Cambria" w:hAnsi="Cambria"/>
          <w:noProof/>
          <w:sz w:val="24"/>
        </w:rPr>
        <w:t xml:space="preserve"> 1635–1637.</w:t>
      </w:r>
    </w:p>
    <w:p w14:paraId="11EE6FD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rice SR, England BK, Bailey JL, Van Vreede K &amp; Mitch WE 1994 Acidosis and glucocorticoids concomitantly increase ubiquitin and proteasome subunit mRNAs in rat muscle.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7</w:t>
      </w:r>
      <w:r w:rsidRPr="0098461E">
        <w:rPr>
          <w:rFonts w:ascii="Cambria" w:hAnsi="Cambria"/>
          <w:noProof/>
          <w:sz w:val="24"/>
        </w:rPr>
        <w:t xml:space="preserve"> C955–C960.</w:t>
      </w:r>
    </w:p>
    <w:p w14:paraId="0344DF8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R Core Team 2013 R: A Language and Environment for Statistical Computing.</w:t>
      </w:r>
    </w:p>
    <w:p w14:paraId="043EEFEB"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98461E">
        <w:rPr>
          <w:rFonts w:ascii="Cambria" w:hAnsi="Cambria"/>
          <w:i/>
          <w:iCs/>
          <w:noProof/>
          <w:sz w:val="24"/>
        </w:rPr>
        <w:t>European Journal of Endocrinology</w:t>
      </w:r>
      <w:r w:rsidRPr="0098461E">
        <w:rPr>
          <w:rFonts w:ascii="Cambria" w:hAnsi="Cambria"/>
          <w:noProof/>
          <w:sz w:val="24"/>
        </w:rPr>
        <w:t xml:space="preserve"> </w:t>
      </w:r>
      <w:r w:rsidRPr="0098461E">
        <w:rPr>
          <w:rFonts w:ascii="Cambria" w:hAnsi="Cambria"/>
          <w:b/>
          <w:bCs/>
          <w:noProof/>
          <w:sz w:val="24"/>
        </w:rPr>
        <w:t>149</w:t>
      </w:r>
      <w:r w:rsidRPr="0098461E">
        <w:rPr>
          <w:rFonts w:ascii="Cambria" w:hAnsi="Cambria"/>
          <w:noProof/>
          <w:sz w:val="24"/>
        </w:rPr>
        <w:t xml:space="preserve"> 543–548. (doi:10.1530/eje.0.1490543)</w:t>
      </w:r>
    </w:p>
    <w:p w14:paraId="7D86C99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54</w:t>
      </w:r>
      <w:r w:rsidRPr="0098461E">
        <w:rPr>
          <w:rFonts w:ascii="Cambria" w:hAnsi="Cambria"/>
          <w:noProof/>
          <w:sz w:val="24"/>
        </w:rPr>
        <w:t xml:space="preserve"> 1528–1539. (doi:10.1210/en.2011-1047)</w:t>
      </w:r>
    </w:p>
    <w:p w14:paraId="36F1623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626–631. (doi:10.1210/jc.83.2.626)</w:t>
      </w:r>
    </w:p>
    <w:p w14:paraId="6550DE8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egal HL &amp; Gonzalez Lopez C 1963 Early Effects of Glucocorticoids on Precursor Incorporation into Glycogen. </w:t>
      </w:r>
      <w:r w:rsidRPr="0098461E">
        <w:rPr>
          <w:rFonts w:ascii="Cambria" w:hAnsi="Cambria"/>
          <w:i/>
          <w:iCs/>
          <w:noProof/>
          <w:sz w:val="24"/>
        </w:rPr>
        <w:t>Nature</w:t>
      </w:r>
      <w:r w:rsidRPr="0098461E">
        <w:rPr>
          <w:rFonts w:ascii="Cambria" w:hAnsi="Cambria"/>
          <w:noProof/>
          <w:sz w:val="24"/>
        </w:rPr>
        <w:t xml:space="preserve"> </w:t>
      </w:r>
      <w:r w:rsidRPr="0098461E">
        <w:rPr>
          <w:rFonts w:ascii="Cambria" w:hAnsi="Cambria"/>
          <w:b/>
          <w:bCs/>
          <w:noProof/>
          <w:sz w:val="24"/>
        </w:rPr>
        <w:t>200</w:t>
      </w:r>
      <w:r w:rsidRPr="0098461E">
        <w:rPr>
          <w:rFonts w:ascii="Cambria" w:hAnsi="Cambria"/>
          <w:noProof/>
          <w:sz w:val="24"/>
        </w:rPr>
        <w:t xml:space="preserve"> 143–144. (doi:10.1038/200143a0)</w:t>
      </w:r>
    </w:p>
    <w:p w14:paraId="6A7583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ubramanian A, Tamayo P, Mootha VK, Mukherjee S, Ebert BL, Gillette MA, Paulovich A, Pomeroy SL, Golub TR, Lander ES </w:t>
      </w:r>
      <w:r w:rsidRPr="0098461E">
        <w:rPr>
          <w:rFonts w:ascii="Cambria" w:hAnsi="Cambria"/>
          <w:i/>
          <w:iCs/>
          <w:noProof/>
          <w:sz w:val="24"/>
        </w:rPr>
        <w:t>et al.</w:t>
      </w:r>
      <w:r w:rsidRPr="0098461E">
        <w:rPr>
          <w:rFonts w:ascii="Cambria" w:hAnsi="Cambria"/>
          <w:noProof/>
          <w:sz w:val="24"/>
        </w:rPr>
        <w:t xml:space="preserve"> 2005 Gene set enrichment analysis: a </w:t>
      </w:r>
      <w:r w:rsidRPr="0098461E">
        <w:rPr>
          <w:rFonts w:ascii="Cambria" w:hAnsi="Cambria"/>
          <w:noProof/>
          <w:sz w:val="24"/>
        </w:rPr>
        <w:lastRenderedPageBreak/>
        <w:t xml:space="preserve">knowledge-based approach for interpreting genome-wide expression profiles. </w:t>
      </w:r>
      <w:r w:rsidRPr="0098461E">
        <w:rPr>
          <w:rFonts w:ascii="Cambria" w:hAnsi="Cambria"/>
          <w:i/>
          <w:iCs/>
          <w:noProof/>
          <w:sz w:val="24"/>
        </w:rPr>
        <w:t>Proceedings of the National Academy of Sciences of the United States of America</w:t>
      </w:r>
      <w:r w:rsidRPr="0098461E">
        <w:rPr>
          <w:rFonts w:ascii="Cambria" w:hAnsi="Cambria"/>
          <w:noProof/>
          <w:sz w:val="24"/>
        </w:rPr>
        <w:t xml:space="preserve"> </w:t>
      </w:r>
      <w:r w:rsidRPr="0098461E">
        <w:rPr>
          <w:rFonts w:ascii="Cambria" w:hAnsi="Cambria"/>
          <w:b/>
          <w:bCs/>
          <w:noProof/>
          <w:sz w:val="24"/>
        </w:rPr>
        <w:t>102</w:t>
      </w:r>
      <w:r w:rsidRPr="0098461E">
        <w:rPr>
          <w:rFonts w:ascii="Cambria" w:hAnsi="Cambria"/>
          <w:noProof/>
          <w:sz w:val="24"/>
        </w:rPr>
        <w:t xml:space="preserve"> 15545–15550. (doi:10.1073/pnas.0506580102)</w:t>
      </w:r>
    </w:p>
    <w:p w14:paraId="3948C11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98461E">
        <w:rPr>
          <w:rFonts w:ascii="Cambria" w:hAnsi="Cambria"/>
          <w:i/>
          <w:iCs/>
          <w:noProof/>
          <w:sz w:val="24"/>
        </w:rPr>
        <w:t>Molecular Endocrinology (Baltimore, Md.)</w:t>
      </w:r>
      <w:r w:rsidRPr="0098461E">
        <w:rPr>
          <w:rFonts w:ascii="Cambria" w:hAnsi="Cambria"/>
          <w:noProof/>
          <w:sz w:val="24"/>
        </w:rPr>
        <w:t xml:space="preserve"> </w:t>
      </w:r>
      <w:r w:rsidRPr="0098461E">
        <w:rPr>
          <w:rFonts w:ascii="Cambria" w:hAnsi="Cambria"/>
          <w:b/>
          <w:bCs/>
          <w:noProof/>
          <w:sz w:val="24"/>
        </w:rPr>
        <w:t>24</w:t>
      </w:r>
      <w:r w:rsidRPr="0098461E">
        <w:rPr>
          <w:rFonts w:ascii="Cambria" w:hAnsi="Cambria"/>
          <w:noProof/>
          <w:sz w:val="24"/>
        </w:rPr>
        <w:t xml:space="preserve"> 104–113. (doi:10.1210/me.2009-0091)</w:t>
      </w:r>
    </w:p>
    <w:p w14:paraId="372448E7"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Wing SS &amp; Goldberg AL 1993 Glucocorticoids activate the ATP-ubiquitin-dependent proteolytic system in skeletal muscle during fasting.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4</w:t>
      </w:r>
      <w:r w:rsidRPr="0098461E">
        <w:rPr>
          <w:rFonts w:ascii="Cambria" w:hAnsi="Cambria"/>
          <w:noProof/>
          <w:sz w:val="24"/>
        </w:rPr>
        <w:t xml:space="preserve"> E668–E676.</w:t>
      </w:r>
    </w:p>
    <w:p w14:paraId="114523FE" w14:textId="336EABFD" w:rsidR="00F72E09" w:rsidRPr="00F72E09" w:rsidRDefault="00F72E09" w:rsidP="0098461E">
      <w:pPr>
        <w:pStyle w:val="NormalWeb"/>
        <w:ind w:left="480" w:hanging="480"/>
        <w:divId w:val="1130979150"/>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734C7816" w14:textId="2F3DCB47" w:rsidR="00F21DE7" w:rsidRPr="00F21DE7" w:rsidRDefault="009D5AE7" w:rsidP="00F21DE7">
      <w:pPr>
        <w:rPr>
          <w:ins w:id="60" w:author="Innocence Harvey" w:date="2015-02-26T13:50:00Z"/>
        </w:rPr>
      </w:pPr>
      <w:r w:rsidRPr="0015033F">
        <w:rPr>
          <w:b/>
          <w:rPrChange w:id="61" w:author="Innocence Harvey" w:date="2015-02-26T14:13:00Z">
            <w:rPr/>
          </w:rPrChange>
        </w:rPr>
        <w:t>Figure 2:</w:t>
      </w:r>
      <w:r w:rsidR="00F21DE7">
        <w:t xml:space="preserve">  </w:t>
      </w:r>
      <w:ins w:id="62" w:author="Innocence Harvey" w:date="2015-02-26T17:42:00Z">
        <w:r w:rsidR="00E00A96">
          <w:rPr>
            <w:b/>
          </w:rPr>
          <w:t>Dexamethasone treatment results in decreased lean mass and increased fat mass</w:t>
        </w:r>
      </w:ins>
      <w:ins w:id="63" w:author="Innocence Harvey" w:date="2015-02-26T17:43:00Z">
        <w:r w:rsidR="00E00A96">
          <w:rPr>
            <w:b/>
          </w:rPr>
          <w:t xml:space="preserve"> in mice</w:t>
        </w:r>
      </w:ins>
      <w:ins w:id="64" w:author="Innocence Harvey" w:date="2015-02-26T13:50:00Z">
        <w:r w:rsidR="00F21DE7" w:rsidRPr="00F21DE7">
          <w:rPr>
            <w:b/>
            <w:rPrChange w:id="65" w:author="Innocence Harvey" w:date="2015-02-26T13:50:00Z">
              <w:rPr/>
            </w:rPrChange>
          </w:rPr>
          <w:t>.</w:t>
        </w:r>
        <w:r w:rsidR="00F21DE7">
          <w:rPr>
            <w:b/>
          </w:rPr>
          <w:t xml:space="preserve"> </w:t>
        </w:r>
      </w:ins>
      <w:ins w:id="66" w:author="Innocence Harvey" w:date="2015-02-26T13:51:00Z">
        <w:r w:rsidR="004A026A">
          <w:t xml:space="preserve">Weekly </w:t>
        </w:r>
      </w:ins>
      <w:ins w:id="67" w:author="Innocence Harvey" w:date="2015-02-26T14:09:00Z">
        <w:del w:id="68" w:author="Dave Bridges" w:date="2015-02-26T18:31:00Z">
          <w:r w:rsidR="004A026A" w:rsidDel="00D7626E">
            <w:delText xml:space="preserve">measures of </w:delText>
          </w:r>
        </w:del>
      </w:ins>
      <w:ins w:id="69" w:author="Innocence Harvey" w:date="2015-02-26T13:51:00Z">
        <w:r w:rsidR="004A026A">
          <w:t>b</w:t>
        </w:r>
        <w:r w:rsidR="003C77EE">
          <w:t>ody weight</w:t>
        </w:r>
        <w:r w:rsidR="00F21DE7">
          <w:t xml:space="preserve"> </w:t>
        </w:r>
      </w:ins>
      <w:ins w:id="70" w:author="Innocence Harvey" w:date="2015-02-26T13:55:00Z">
        <w:r w:rsidR="00F21DE7">
          <w:t>(</w:t>
        </w:r>
        <w:r w:rsidR="003C77EE">
          <w:t>A), lean mass (B)</w:t>
        </w:r>
      </w:ins>
      <w:ins w:id="71" w:author="Innocence Harvey" w:date="2015-02-26T13:56:00Z">
        <w:r w:rsidR="003C77EE">
          <w:t>,</w:t>
        </w:r>
      </w:ins>
      <w:ins w:id="72" w:author="Innocence Harvey" w:date="2015-02-26T13:55:00Z">
        <w:r w:rsidR="003C77EE">
          <w:t xml:space="preserve"> fat mass (C) and</w:t>
        </w:r>
        <w:r w:rsidR="00F21DE7">
          <w:t xml:space="preserve"> percent</w:t>
        </w:r>
        <w:r w:rsidR="003C77EE">
          <w:t xml:space="preserve"> fat (D) </w:t>
        </w:r>
      </w:ins>
      <w:ins w:id="73" w:author="Innocence Harvey" w:date="2015-02-26T13:51:00Z">
        <w:r w:rsidR="00F21DE7">
          <w:t>from control</w:t>
        </w:r>
      </w:ins>
      <w:ins w:id="74" w:author="Innocence Harvey" w:date="2015-02-26T13:57:00Z">
        <w:r w:rsidR="003C77EE">
          <w:t xml:space="preserve"> (black)</w:t>
        </w:r>
      </w:ins>
      <w:ins w:id="75" w:author="Innocence Harvey" w:date="2015-02-26T13:51:00Z">
        <w:r w:rsidR="00F21DE7">
          <w:t xml:space="preserve"> and dexamethasone</w:t>
        </w:r>
      </w:ins>
      <w:ins w:id="76" w:author="Innocence Harvey" w:date="2015-02-26T13:58:00Z">
        <w:r w:rsidR="003C77EE">
          <w:t xml:space="preserve"> (red)</w:t>
        </w:r>
      </w:ins>
      <w:ins w:id="77" w:author="Innocence Harvey" w:date="2015-02-26T13:51:00Z">
        <w:r w:rsidR="00F21DE7">
          <w:t xml:space="preserve"> treated mice.</w:t>
        </w:r>
      </w:ins>
      <w:ins w:id="78" w:author="Innocence Harvey" w:date="2015-02-26T13:52:00Z">
        <w:r w:rsidR="00F21DE7">
          <w:t xml:space="preserve"> </w:t>
        </w:r>
      </w:ins>
      <w:ins w:id="79" w:author="Innocence Harvey" w:date="2015-02-26T13:58:00Z">
        <w:r w:rsidR="003C77EE">
          <w:t xml:space="preserve">E) Average food consumption </w:t>
        </w:r>
      </w:ins>
      <w:ins w:id="80" w:author="Innocence Harvey" w:date="2015-02-26T14:01:00Z">
        <w:r w:rsidR="003C77EE">
          <w:t>per mouse per day. F)</w:t>
        </w:r>
      </w:ins>
      <w:ins w:id="81" w:author="Innocence Harvey" w:date="2015-02-26T14:02:00Z">
        <w:r w:rsidR="003C77EE">
          <w:t xml:space="preserve"> </w:t>
        </w:r>
      </w:ins>
      <w:ins w:id="82" w:author="Innocence Harvey" w:date="2015-02-26T14:05:00Z">
        <w:r w:rsidR="003C77EE">
          <w:t xml:space="preserve">Insulin tolerance test. </w:t>
        </w:r>
      </w:ins>
      <w:ins w:id="83" w:author="Innocence Harvey" w:date="2015-02-26T14:02:00Z">
        <w:r w:rsidR="003C77EE">
          <w:t xml:space="preserve">Following a 6 hour fast, insulin </w:t>
        </w:r>
      </w:ins>
      <w:ins w:id="84" w:author="Dave Bridges" w:date="2015-02-26T18:31:00Z">
        <w:r w:rsidR="00D7626E">
          <w:t xml:space="preserve">(1 </w:t>
        </w:r>
        <w:proofErr w:type="spellStart"/>
        <w:r w:rsidR="00D7626E">
          <w:t>mU</w:t>
        </w:r>
        <w:proofErr w:type="spellEnd"/>
        <w:r w:rsidR="00D7626E">
          <w:t xml:space="preserve">/g) </w:t>
        </w:r>
      </w:ins>
      <w:ins w:id="85" w:author="Innocence Harvey" w:date="2015-02-26T14:02:00Z">
        <w:r w:rsidR="003C77EE">
          <w:t>was administered via IP injection and blood glucose was measured at baseline</w:t>
        </w:r>
      </w:ins>
      <w:ins w:id="86" w:author="Innocence Harvey" w:date="2015-02-26T14:04:00Z">
        <w:r w:rsidR="003C77EE">
          <w:t xml:space="preserve">, </w:t>
        </w:r>
        <w:del w:id="87" w:author="Dave Bridges" w:date="2015-02-26T18:31:00Z">
          <w:r w:rsidR="003C77EE" w:rsidDel="00D7626E">
            <w:delText>15, 30, 45, 60, 75, 90, 105 and 120 minutes</w:delText>
          </w:r>
        </w:del>
      </w:ins>
      <w:ins w:id="88" w:author="Dave Bridges" w:date="2015-02-26T18:31:00Z">
        <w:r w:rsidR="00D7626E">
          <w:t>and the indicated minutes</w:t>
        </w:r>
      </w:ins>
      <w:ins w:id="89" w:author="Innocence Harvey" w:date="2015-02-26T14:04:00Z">
        <w:r w:rsidR="003C77EE">
          <w:t xml:space="preserve"> post injection</w:t>
        </w:r>
      </w:ins>
      <w:ins w:id="90" w:author="Innocence Harvey" w:date="2015-02-26T14:06:00Z">
        <w:r w:rsidR="003C77EE">
          <w:t xml:space="preserve">. </w:t>
        </w:r>
        <w:r w:rsidR="004A026A">
          <w:t>G) Fat pad weights following 12 weeks of treatment.</w:t>
        </w:r>
      </w:ins>
      <w:ins w:id="91" w:author="Innocence Harvey" w:date="2015-02-26T14:11:00Z">
        <w:del w:id="92" w:author="Dave Bridges" w:date="2015-02-26T18:31:00Z">
          <w:r w:rsidR="0015033F" w:rsidDel="00D7626E">
            <w:delText xml:space="preserve"> H)…</w:delText>
          </w:r>
        </w:del>
      </w:ins>
    </w:p>
    <w:p w14:paraId="1C99DB91" w14:textId="5F8458B8" w:rsidR="009D5AE7" w:rsidRDefault="009D5AE7" w:rsidP="002025A3"/>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7A1B80EA" w:rsidR="00967496" w:rsidRDefault="00967496" w:rsidP="002025A3">
      <w:r w:rsidRPr="00967496">
        <w:rPr>
          <w:b/>
        </w:rPr>
        <w:t>Figure 4: Elevated glucocorticoids result in elevated fatty acid and tr</w:t>
      </w:r>
      <w:ins w:id="93" w:author="Innocence Harvey" w:date="2015-02-26T17:46:00Z">
        <w:r w:rsidR="005D09A1">
          <w:rPr>
            <w:b/>
          </w:rPr>
          <w:t>i</w:t>
        </w:r>
      </w:ins>
      <w:del w:id="94" w:author="Innocence Harvey" w:date="2015-02-26T17:46:00Z">
        <w:r w:rsidRPr="00967496" w:rsidDel="005D09A1">
          <w:rPr>
            <w:b/>
          </w:rPr>
          <w:delText>y</w:delText>
        </w:r>
      </w:del>
      <w:r w:rsidRPr="00967496">
        <w:rPr>
          <w:b/>
        </w:rPr>
        <w:t>glycerid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2025A3"/>
    <w:p w14:paraId="19AEA836" w14:textId="0D25B19D" w:rsidR="00BF3DF7" w:rsidRDefault="00BF3DF7" w:rsidP="002025A3">
      <w:r>
        <w:rPr>
          <w:b/>
        </w:rPr>
        <w:t xml:space="preserve">Figure 5:  Glycolysis and glucose oxidation genes are </w:t>
      </w:r>
      <w:proofErr w:type="spellStart"/>
      <w:r>
        <w:rPr>
          <w:b/>
        </w:rPr>
        <w:t>upregulated</w:t>
      </w:r>
      <w:proofErr w:type="spellEnd"/>
      <w:r>
        <w:rPr>
          <w:b/>
        </w:rPr>
        <w:t xml:space="preserve"> with ele</w:t>
      </w:r>
      <w:ins w:id="95" w:author="Innocence Harvey" w:date="2015-02-26T17:46:00Z">
        <w:r w:rsidR="005D09A1">
          <w:rPr>
            <w:b/>
          </w:rPr>
          <w:t>v</w:t>
        </w:r>
      </w:ins>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w:t>
      </w:r>
      <w:proofErr w:type="gramEnd"/>
      <w:r>
        <w:t xml:space="preserve">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52422113" w:rsidR="009A300F" w:rsidRPr="0015033F" w:rsidRDefault="009A300F" w:rsidP="002025A3">
      <w:r w:rsidRPr="0015033F">
        <w:rPr>
          <w:b/>
          <w:rPrChange w:id="96" w:author="Innocence Harvey" w:date="2015-02-26T14:13:00Z">
            <w:rPr/>
          </w:rPrChange>
        </w:rPr>
        <w:t>Figure 6:</w:t>
      </w:r>
      <w:ins w:id="97" w:author="Innocence Harvey" w:date="2015-02-26T14:12:00Z">
        <w:r w:rsidR="0015033F">
          <w:t xml:space="preserve"> </w:t>
        </w:r>
      </w:ins>
      <w:ins w:id="98" w:author="Innocence Harvey" w:date="2015-02-26T17:38:00Z">
        <w:r w:rsidR="00E455CE">
          <w:rPr>
            <w:b/>
          </w:rPr>
          <w:t>Increased glucocorticoids are associated with increased protein degradation and decreased strength</w:t>
        </w:r>
      </w:ins>
      <w:ins w:id="99" w:author="Innocence Harvey" w:date="2015-02-26T14:13:00Z">
        <w:r w:rsidR="0015033F">
          <w:rPr>
            <w:b/>
          </w:rPr>
          <w:t xml:space="preserve">. </w:t>
        </w:r>
        <w:r w:rsidR="0015033F">
          <w:t xml:space="preserve">A) Mouse grip </w:t>
        </w:r>
      </w:ins>
      <w:ins w:id="100" w:author="Innocence Harvey" w:date="2015-02-26T14:14:00Z">
        <w:r w:rsidR="0015033F">
          <w:t>strength (N)</w:t>
        </w:r>
      </w:ins>
      <w:ins w:id="101" w:author="Innocence Harvey" w:date="2015-02-26T14:13:00Z">
        <w:r w:rsidR="0015033F">
          <w:t xml:space="preserve"> </w:t>
        </w:r>
      </w:ins>
      <w:ins w:id="102" w:author="Innocence Harvey" w:date="2015-02-26T14:15:00Z">
        <w:r w:rsidR="0015033F">
          <w:t>assessed</w:t>
        </w:r>
      </w:ins>
      <w:ins w:id="103" w:author="Innocence Harvey" w:date="2015-02-26T14:14:00Z">
        <w:r w:rsidR="0015033F">
          <w:t xml:space="preserve"> at baseline</w:t>
        </w:r>
      </w:ins>
      <w:ins w:id="104" w:author="Innocence Harvey" w:date="2015-02-26T14:15:00Z">
        <w:r w:rsidR="0015033F">
          <w:t xml:space="preserve">, 4, 8 and 12 weeks of </w:t>
        </w:r>
      </w:ins>
      <w:ins w:id="105" w:author="Innocence Harvey" w:date="2015-02-26T14:17:00Z">
        <w:r w:rsidR="00425280">
          <w:t xml:space="preserve">dexamethasone </w:t>
        </w:r>
      </w:ins>
      <w:ins w:id="106" w:author="Innocence Harvey" w:date="2015-02-26T14:15:00Z">
        <w:r w:rsidR="0015033F">
          <w:t>treatment</w:t>
        </w:r>
      </w:ins>
      <w:ins w:id="107" w:author="Innocence Harvey" w:date="2015-02-26T14:16:00Z">
        <w:r w:rsidR="0015033F">
          <w:t xml:space="preserve">. </w:t>
        </w:r>
        <w:r w:rsidR="00425280">
          <w:t xml:space="preserve">Muscle </w:t>
        </w:r>
        <w:proofErr w:type="spellStart"/>
        <w:r w:rsidR="00425280">
          <w:t>atrogene</w:t>
        </w:r>
        <w:proofErr w:type="spellEnd"/>
        <w:r w:rsidR="00425280">
          <w:t xml:space="preserve"> </w:t>
        </w:r>
      </w:ins>
      <w:ins w:id="108" w:author="Innocence Harvey" w:date="2015-02-26T14:18:00Z">
        <w:r w:rsidR="00425280">
          <w:t xml:space="preserve">(B) </w:t>
        </w:r>
      </w:ins>
      <w:ins w:id="109" w:author="Innocence Harvey" w:date="2015-02-26T14:16:00Z">
        <w:r w:rsidR="00425280">
          <w:t xml:space="preserve">and </w:t>
        </w:r>
        <w:proofErr w:type="spellStart"/>
        <w:r w:rsidR="00425280">
          <w:t>proteasomal</w:t>
        </w:r>
        <w:proofErr w:type="spellEnd"/>
        <w:r w:rsidR="00425280">
          <w:t xml:space="preserve"> </w:t>
        </w:r>
      </w:ins>
      <w:ins w:id="110" w:author="Innocence Harvey" w:date="2015-02-26T14:18:00Z">
        <w:del w:id="111" w:author="Dave Bridges" w:date="2015-02-26T18:30:00Z">
          <w:r w:rsidR="00425280" w:rsidDel="0054695A">
            <w:delText xml:space="preserve">(C) </w:delText>
          </w:r>
        </w:del>
      </w:ins>
      <w:ins w:id="112" w:author="Innocence Harvey" w:date="2015-02-26T14:20:00Z">
        <w:r w:rsidR="00425280">
          <w:t xml:space="preserve">transcript </w:t>
        </w:r>
      </w:ins>
      <w:ins w:id="113" w:author="Innocence Harvey" w:date="2015-02-26T14:18:00Z">
        <w:r w:rsidR="00425280">
          <w:t>expression changes</w:t>
        </w:r>
      </w:ins>
      <w:ins w:id="114" w:author="Innocence Harvey" w:date="2015-02-26T14:16:00Z">
        <w:r w:rsidR="00425280">
          <w:t xml:space="preserve"> </w:t>
        </w:r>
      </w:ins>
      <w:ins w:id="115" w:author="Innocence Harvey" w:date="2015-02-26T14:17:00Z">
        <w:r w:rsidR="00425280">
          <w:t xml:space="preserve">in </w:t>
        </w:r>
      </w:ins>
      <w:ins w:id="116" w:author="Dave Bridges" w:date="2015-02-26T18:29:00Z">
        <w:r w:rsidR="0054695A">
          <w:t xml:space="preserve">gastrocnemius muscles from </w:t>
        </w:r>
      </w:ins>
      <w:ins w:id="117" w:author="Innocence Harvey" w:date="2015-02-26T14:17:00Z">
        <w:r w:rsidR="00425280">
          <w:t>mice following 1 week of dexamethasone treatment.</w:t>
        </w:r>
      </w:ins>
      <w:ins w:id="118" w:author="Innocence Harvey" w:date="2015-02-26T14:19:00Z">
        <w:r w:rsidR="00425280">
          <w:t xml:space="preserve"> </w:t>
        </w:r>
      </w:ins>
      <w:ins w:id="119" w:author="Dave Bridges" w:date="2015-02-26T18:30:00Z">
        <w:r w:rsidR="0054695A">
          <w:t xml:space="preserve">C) </w:t>
        </w:r>
        <w:proofErr w:type="spellStart"/>
        <w:r w:rsidR="0054695A">
          <w:t>Proteosomal</w:t>
        </w:r>
        <w:proofErr w:type="spellEnd"/>
        <w:r w:rsidR="0054695A">
          <w:t xml:space="preserve"> mRNA levels from subcutaneous adipose tissue of mice treated with dexamethasone for 12 weeks.  </w:t>
        </w:r>
      </w:ins>
      <w:proofErr w:type="spellStart"/>
      <w:ins w:id="120" w:author="Innocence Harvey" w:date="2015-02-26T14:19:00Z">
        <w:r w:rsidR="00425280">
          <w:t>Proteasomal</w:t>
        </w:r>
      </w:ins>
      <w:proofErr w:type="spellEnd"/>
      <w:ins w:id="121" w:author="Innocence Harvey" w:date="2015-02-26T16:42:00Z">
        <w:r w:rsidR="005937AF">
          <w:t xml:space="preserve"> </w:t>
        </w:r>
      </w:ins>
      <w:ins w:id="122" w:author="Innocence Harvey" w:date="2015-02-26T17:26:00Z">
        <w:r w:rsidR="00AA04D3">
          <w:t>(</w:t>
        </w:r>
      </w:ins>
      <w:ins w:id="123" w:author="Innocence Harvey" w:date="2015-02-26T16:42:00Z">
        <w:r w:rsidR="005937AF">
          <w:t xml:space="preserve">D) and </w:t>
        </w:r>
      </w:ins>
      <w:ins w:id="124" w:author="Innocence Harvey" w:date="2015-02-26T16:43:00Z">
        <w:r w:rsidR="005937AF">
          <w:t xml:space="preserve">protein catabolism </w:t>
        </w:r>
      </w:ins>
      <w:ins w:id="125" w:author="Innocence Harvey" w:date="2015-02-26T17:26:00Z">
        <w:r w:rsidR="00AA04D3">
          <w:t>(</w:t>
        </w:r>
      </w:ins>
      <w:ins w:id="126" w:author="Innocence Harvey" w:date="2015-02-26T16:42:00Z">
        <w:r w:rsidR="005937AF">
          <w:t>E)</w:t>
        </w:r>
      </w:ins>
      <w:ins w:id="127" w:author="Innocence Harvey" w:date="2015-02-26T14:19:00Z">
        <w:r w:rsidR="00425280">
          <w:t xml:space="preserve"> </w:t>
        </w:r>
      </w:ins>
      <w:ins w:id="128" w:author="Innocence Harvey" w:date="2015-02-26T14:20:00Z">
        <w:r w:rsidR="00425280">
          <w:t xml:space="preserve">transcript </w:t>
        </w:r>
      </w:ins>
      <w:ins w:id="129" w:author="Innocence Harvey" w:date="2015-02-26T14:19:00Z">
        <w:r w:rsidR="00425280">
          <w:t xml:space="preserve">expression changes in </w:t>
        </w:r>
      </w:ins>
      <w:ins w:id="130" w:author="Dave Bridges" w:date="2015-02-26T18:29:00Z">
        <w:r w:rsidR="0054695A">
          <w:t xml:space="preserve">subcutaneous </w:t>
        </w:r>
      </w:ins>
      <w:ins w:id="131" w:author="Innocence Harvey" w:date="2015-02-26T14:20:00Z">
        <w:r w:rsidR="00425280">
          <w:t>adipose tissue fro</w:t>
        </w:r>
        <w:r w:rsidR="006827BB">
          <w:t>m Cushing’s and control subjects</w:t>
        </w:r>
        <w:r w:rsidR="00425280">
          <w:t xml:space="preserve">. </w:t>
        </w:r>
      </w:ins>
      <w:ins w:id="132" w:author="Innocence Harvey" w:date="2015-02-26T16:43:00Z">
        <w:r w:rsidR="005937AF">
          <w:t xml:space="preserve">F) </w:t>
        </w:r>
        <w:proofErr w:type="spellStart"/>
        <w:r w:rsidR="005937AF">
          <w:t>Heatmap</w:t>
        </w:r>
        <w:proofErr w:type="spellEnd"/>
        <w:r w:rsidR="005937AF">
          <w:t xml:space="preserve"> of </w:t>
        </w:r>
      </w:ins>
      <w:ins w:id="133" w:author="Innocence Harvey" w:date="2015-02-26T16:44:00Z">
        <w:r w:rsidR="005937AF">
          <w:t xml:space="preserve">differentially expressed </w:t>
        </w:r>
      </w:ins>
      <w:ins w:id="134" w:author="Innocence Harvey" w:date="2015-02-26T16:43:00Z">
        <w:r w:rsidR="005937AF">
          <w:t>ribosomal transcripts</w:t>
        </w:r>
      </w:ins>
      <w:ins w:id="135" w:author="Innocence Harvey" w:date="2015-02-26T16:44:00Z">
        <w:r w:rsidR="006827BB">
          <w:t xml:space="preserve"> in Cushing</w:t>
        </w:r>
      </w:ins>
      <w:ins w:id="136" w:author="Innocence Harvey" w:date="2015-02-26T16:46:00Z">
        <w:r w:rsidR="006827BB">
          <w:t>’s and control</w:t>
        </w:r>
      </w:ins>
      <w:ins w:id="137" w:author="Innocence Harvey" w:date="2015-02-26T16:44:00Z">
        <w:r w:rsidR="006827BB">
          <w:t xml:space="preserve"> subjects</w:t>
        </w:r>
        <w:r w:rsidR="005937AF">
          <w:t>.</w:t>
        </w:r>
      </w:ins>
    </w:p>
    <w:p w14:paraId="68B7ED27" w14:textId="77777777" w:rsidR="009A300F" w:rsidRDefault="009A300F" w:rsidP="002025A3"/>
    <w:p w14:paraId="0D553583" w14:textId="4DD282EA" w:rsidR="009A300F" w:rsidRPr="007838C3" w:rsidRDefault="009A300F" w:rsidP="002025A3">
      <w:r w:rsidRPr="006827BB">
        <w:rPr>
          <w:b/>
          <w:rPrChange w:id="138" w:author="Innocence Harvey" w:date="2015-02-26T16:45:00Z">
            <w:rPr/>
          </w:rPrChange>
        </w:rPr>
        <w:lastRenderedPageBreak/>
        <w:t>Figure 7:</w:t>
      </w:r>
      <w:ins w:id="139" w:author="Innocence Harvey" w:date="2015-02-26T16:47:00Z">
        <w:r w:rsidR="007838C3">
          <w:rPr>
            <w:b/>
          </w:rPr>
          <w:t xml:space="preserve"> </w:t>
        </w:r>
      </w:ins>
      <w:ins w:id="140" w:author="Innocence Harvey" w:date="2015-02-26T17:35:00Z">
        <w:r w:rsidR="00E455CE">
          <w:rPr>
            <w:b/>
          </w:rPr>
          <w:t xml:space="preserve">Expression </w:t>
        </w:r>
      </w:ins>
      <w:ins w:id="141" w:author="Innocence Harvey" w:date="2015-02-26T16:48:00Z">
        <w:r w:rsidR="007838C3">
          <w:rPr>
            <w:b/>
          </w:rPr>
          <w:t>of insulin signaling</w:t>
        </w:r>
      </w:ins>
      <w:ins w:id="142" w:author="Innocence Harvey" w:date="2015-02-26T16:49:00Z">
        <w:r w:rsidR="007838C3">
          <w:rPr>
            <w:b/>
          </w:rPr>
          <w:t xml:space="preserve"> transcripts</w:t>
        </w:r>
      </w:ins>
      <w:ins w:id="143" w:author="Innocence Harvey" w:date="2015-02-26T16:48:00Z">
        <w:r w:rsidR="007838C3">
          <w:rPr>
            <w:b/>
          </w:rPr>
          <w:t xml:space="preserve">, </w:t>
        </w:r>
        <w:proofErr w:type="spellStart"/>
        <w:r w:rsidR="007838C3">
          <w:rPr>
            <w:b/>
          </w:rPr>
          <w:t>ceramides</w:t>
        </w:r>
        <w:proofErr w:type="spellEnd"/>
        <w:r w:rsidR="007838C3">
          <w:rPr>
            <w:b/>
          </w:rPr>
          <w:t xml:space="preserve"> and </w:t>
        </w:r>
      </w:ins>
      <w:ins w:id="144" w:author="Innocence Harvey" w:date="2015-02-26T16:49:00Z">
        <w:r w:rsidR="007838C3">
          <w:rPr>
            <w:b/>
          </w:rPr>
          <w:t xml:space="preserve">inflammatory transcripts in </w:t>
        </w:r>
      </w:ins>
      <w:ins w:id="145" w:author="Innocence Harvey" w:date="2015-02-26T17:36:00Z">
        <w:r w:rsidR="00E455CE">
          <w:rPr>
            <w:b/>
          </w:rPr>
          <w:t>control vs. Cushing’s</w:t>
        </w:r>
      </w:ins>
      <w:ins w:id="146" w:author="Innocence Harvey" w:date="2015-02-26T16:49:00Z">
        <w:r w:rsidR="00E455CE">
          <w:rPr>
            <w:b/>
          </w:rPr>
          <w:t xml:space="preserve"> subjects</w:t>
        </w:r>
        <w:r w:rsidR="007838C3">
          <w:rPr>
            <w:b/>
          </w:rPr>
          <w:t>.</w:t>
        </w:r>
      </w:ins>
      <w:ins w:id="147" w:author="Innocence Harvey" w:date="2015-02-26T16:50:00Z">
        <w:r w:rsidR="007838C3">
          <w:rPr>
            <w:b/>
          </w:rPr>
          <w:t xml:space="preserve"> </w:t>
        </w:r>
        <w:r w:rsidR="007838C3">
          <w:t xml:space="preserve">A) Insulin </w:t>
        </w:r>
      </w:ins>
      <w:ins w:id="148" w:author="Innocence Harvey" w:date="2015-02-26T16:51:00Z">
        <w:r w:rsidR="007838C3">
          <w:t>signaling</w:t>
        </w:r>
      </w:ins>
      <w:ins w:id="149" w:author="Innocence Harvey" w:date="2015-02-26T16:50:00Z">
        <w:r w:rsidR="007838C3">
          <w:t xml:space="preserve"> </w:t>
        </w:r>
      </w:ins>
      <w:ins w:id="150" w:author="Innocence Harvey" w:date="2015-02-26T16:51:00Z">
        <w:r w:rsidR="007838C3">
          <w:t>transcript expression</w:t>
        </w:r>
      </w:ins>
      <w:ins w:id="151" w:author="Innocence Harvey" w:date="2015-02-26T16:53:00Z">
        <w:r w:rsidR="007838C3">
          <w:t xml:space="preserve"> levels</w:t>
        </w:r>
      </w:ins>
      <w:ins w:id="152" w:author="Innocence Harvey" w:date="2015-02-26T16:51:00Z">
        <w:r w:rsidR="007838C3">
          <w:t xml:space="preserve">. B) </w:t>
        </w:r>
      </w:ins>
      <w:proofErr w:type="spellStart"/>
      <w:ins w:id="153" w:author="Innocence Harvey" w:date="2015-02-26T16:52:00Z">
        <w:r w:rsidR="007838C3">
          <w:t>Ceramide</w:t>
        </w:r>
        <w:proofErr w:type="spellEnd"/>
        <w:r w:rsidR="007838C3">
          <w:t xml:space="preserve"> levels. C) </w:t>
        </w:r>
        <w:del w:id="154" w:author="Dave Bridges" w:date="2015-02-26T18:28:00Z">
          <w:r w:rsidR="007838C3" w:rsidDel="0054695A">
            <w:delText>Inflammatory</w:delText>
          </w:r>
        </w:del>
      </w:ins>
      <w:ins w:id="155" w:author="Dave Bridges" w:date="2015-02-26T18:28:00Z">
        <w:r w:rsidR="0054695A">
          <w:t>MHC complex</w:t>
        </w:r>
      </w:ins>
      <w:ins w:id="156" w:author="Innocence Harvey" w:date="2015-02-26T16:52:00Z">
        <w:r w:rsidR="007838C3">
          <w:t xml:space="preserve"> transcript expression levels.</w:t>
        </w:r>
      </w:ins>
    </w:p>
    <w:p w14:paraId="18F2A6DA" w14:textId="77777777" w:rsidR="009A300F" w:rsidRDefault="009A300F" w:rsidP="002025A3"/>
    <w:p w14:paraId="4E6294BB" w14:textId="6156438E" w:rsidR="009A300F" w:rsidRPr="00AA04D3" w:rsidRDefault="009A300F" w:rsidP="002025A3">
      <w:r w:rsidRPr="00F63D9D">
        <w:rPr>
          <w:b/>
          <w:rPrChange w:id="157" w:author="Innocence Harvey" w:date="2015-02-26T17:19:00Z">
            <w:rPr/>
          </w:rPrChange>
        </w:rPr>
        <w:t>Figure 8:</w:t>
      </w:r>
      <w:ins w:id="158" w:author="Innocence Harvey" w:date="2015-02-26T17:20:00Z">
        <w:r w:rsidR="006D59C3">
          <w:rPr>
            <w:b/>
          </w:rPr>
          <w:t xml:space="preserve">  </w:t>
        </w:r>
      </w:ins>
      <w:ins w:id="159" w:author="Innocence Harvey" w:date="2015-02-26T17:22:00Z">
        <w:r w:rsidR="00E455CE">
          <w:rPr>
            <w:b/>
          </w:rPr>
          <w:t xml:space="preserve">Transcript expression changes </w:t>
        </w:r>
      </w:ins>
      <w:ins w:id="160" w:author="Innocence Harvey" w:date="2015-02-26T17:32:00Z">
        <w:r w:rsidR="00E455CE">
          <w:rPr>
            <w:b/>
          </w:rPr>
          <w:t>in</w:t>
        </w:r>
      </w:ins>
      <w:ins w:id="161" w:author="Innocence Harvey" w:date="2015-02-26T17:22:00Z">
        <w:r w:rsidR="00AA04D3">
          <w:rPr>
            <w:b/>
          </w:rPr>
          <w:t xml:space="preserve"> Cushing’s</w:t>
        </w:r>
      </w:ins>
      <w:ins w:id="162" w:author="Innocence Harvey" w:date="2015-02-26T17:32:00Z">
        <w:r w:rsidR="00E455CE">
          <w:rPr>
            <w:b/>
          </w:rPr>
          <w:t xml:space="preserve"> are less robust</w:t>
        </w:r>
      </w:ins>
      <w:ins w:id="163" w:author="Innocence Harvey" w:date="2015-02-26T17:22:00Z">
        <w:r w:rsidR="00AA04D3">
          <w:rPr>
            <w:b/>
          </w:rPr>
          <w:t xml:space="preserve"> after adjusting for obesity</w:t>
        </w:r>
      </w:ins>
      <w:ins w:id="164" w:author="Innocence Harvey" w:date="2015-02-26T17:23:00Z">
        <w:r w:rsidR="00AA04D3">
          <w:rPr>
            <w:b/>
          </w:rPr>
          <w:t xml:space="preserve">. </w:t>
        </w:r>
      </w:ins>
      <w:ins w:id="165" w:author="Innocence Harvey" w:date="2015-02-26T17:24:00Z">
        <w:r w:rsidR="00AA04D3">
          <w:t xml:space="preserve">Differentially expressed </w:t>
        </w:r>
        <w:r w:rsidR="00AA04D3" w:rsidRPr="0054695A">
          <w:rPr>
            <w:i/>
            <w:rPrChange w:id="166" w:author="Dave Bridges" w:date="2015-02-26T18:28:00Z">
              <w:rPr/>
            </w:rPrChange>
          </w:rPr>
          <w:t>FASN</w:t>
        </w:r>
        <w:r w:rsidR="00AA04D3">
          <w:t xml:space="preserve"> </w:t>
        </w:r>
      </w:ins>
      <w:ins w:id="167" w:author="Innocence Harvey" w:date="2015-02-26T17:25:00Z">
        <w:r w:rsidR="00AA04D3">
          <w:t>(</w:t>
        </w:r>
      </w:ins>
      <w:ins w:id="168" w:author="Innocence Harvey" w:date="2015-02-26T17:23:00Z">
        <w:r w:rsidR="00AA04D3">
          <w:t xml:space="preserve">A), </w:t>
        </w:r>
      </w:ins>
      <w:ins w:id="169" w:author="Innocence Harvey" w:date="2015-02-26T17:25:00Z">
        <w:r w:rsidR="00AA04D3" w:rsidRPr="0054695A">
          <w:rPr>
            <w:i/>
            <w:rPrChange w:id="170" w:author="Dave Bridges" w:date="2015-02-26T18:28:00Z">
              <w:rPr/>
            </w:rPrChange>
          </w:rPr>
          <w:t>PSMD8</w:t>
        </w:r>
        <w:r w:rsidR="00AA04D3">
          <w:t xml:space="preserve"> (B)</w:t>
        </w:r>
      </w:ins>
      <w:ins w:id="171" w:author="Innocence Harvey" w:date="2015-02-26T17:26:00Z">
        <w:r w:rsidR="00AA04D3">
          <w:t xml:space="preserve">, </w:t>
        </w:r>
        <w:r w:rsidR="00AA04D3" w:rsidRPr="0054695A">
          <w:rPr>
            <w:i/>
            <w:rPrChange w:id="172" w:author="Dave Bridges" w:date="2015-02-26T18:28:00Z">
              <w:rPr/>
            </w:rPrChange>
          </w:rPr>
          <w:t>IDH1</w:t>
        </w:r>
      </w:ins>
      <w:ins w:id="173" w:author="Innocence Harvey" w:date="2015-02-26T17:29:00Z">
        <w:r w:rsidR="00AA04D3">
          <w:t xml:space="preserve"> (C)</w:t>
        </w:r>
      </w:ins>
      <w:ins w:id="174" w:author="Innocence Harvey" w:date="2015-02-26T17:27:00Z">
        <w:r w:rsidR="00AA04D3">
          <w:t xml:space="preserve">, and </w:t>
        </w:r>
        <w:proofErr w:type="spellStart"/>
        <w:r w:rsidR="00AA04D3">
          <w:t>lysosomal</w:t>
        </w:r>
        <w:proofErr w:type="spellEnd"/>
        <w:r w:rsidR="00AA04D3">
          <w:t xml:space="preserve"> </w:t>
        </w:r>
      </w:ins>
      <w:ins w:id="175" w:author="Innocence Harvey" w:date="2015-02-26T17:28:00Z">
        <w:r w:rsidR="00AA04D3">
          <w:t xml:space="preserve">(D) </w:t>
        </w:r>
      </w:ins>
      <w:ins w:id="176" w:author="Innocence Harvey" w:date="2015-02-26T17:27:00Z">
        <w:r w:rsidR="00AA04D3">
          <w:t xml:space="preserve">transcripts in </w:t>
        </w:r>
      </w:ins>
      <w:ins w:id="177" w:author="Innocence Harvey" w:date="2015-02-26T17:28:00Z">
        <w:r w:rsidR="00AA04D3">
          <w:t xml:space="preserve">non-obese and obese </w:t>
        </w:r>
      </w:ins>
      <w:ins w:id="178" w:author="Innocence Harvey" w:date="2015-02-26T17:27:00Z">
        <w:r w:rsidR="00AA04D3">
          <w:t>Cushing</w:t>
        </w:r>
      </w:ins>
      <w:ins w:id="179" w:author="Innocence Harvey" w:date="2015-02-26T17:28:00Z">
        <w:r w:rsidR="00AA04D3">
          <w:t>’s subjects.</w:t>
        </w:r>
      </w:ins>
    </w:p>
    <w:p w14:paraId="36F09F5A" w14:textId="77777777" w:rsidR="009A300F" w:rsidRPr="00BF3DF7" w:rsidRDefault="009A300F" w:rsidP="002025A3"/>
    <w:p w14:paraId="45F398AC" w14:textId="4C750904" w:rsidR="00793E93" w:rsidRDefault="00793E93">
      <w:r>
        <w:br w:type="page"/>
      </w:r>
    </w:p>
    <w:p w14:paraId="3ED03396" w14:textId="77777777" w:rsidR="007075E6" w:rsidRDefault="00EF2587">
      <w:pPr>
        <w:rPr>
          <w:ins w:id="180" w:author="Innocence Harvey" w:date="2015-02-26T20:18:00Z"/>
        </w:rPr>
      </w:pPr>
      <w:ins w:id="181" w:author="Dave Bridges" w:date="2015-02-26T18:27:00Z">
        <w:r>
          <w:lastRenderedPageBreak/>
          <w:t xml:space="preserve">Table 1: Primer sequences used for </w:t>
        </w:r>
        <w:proofErr w:type="spellStart"/>
        <w:r>
          <w:t>qPCR</w:t>
        </w:r>
      </w:ins>
      <w:proofErr w:type="spellEnd"/>
    </w:p>
    <w:tbl>
      <w:tblPr>
        <w:tblStyle w:val="TableGrid"/>
        <w:tblW w:w="0" w:type="auto"/>
        <w:tblLook w:val="04A0" w:firstRow="1" w:lastRow="0" w:firstColumn="1" w:lastColumn="0" w:noHBand="0" w:noVBand="1"/>
      </w:tblPr>
      <w:tblGrid>
        <w:gridCol w:w="1315"/>
        <w:gridCol w:w="3697"/>
        <w:gridCol w:w="3844"/>
      </w:tblGrid>
      <w:tr w:rsidR="007075E6" w:rsidRPr="005E3695" w14:paraId="09510782" w14:textId="77777777" w:rsidTr="00CD196B">
        <w:trPr>
          <w:ins w:id="182" w:author="Innocence Harvey" w:date="2015-02-26T20:18:00Z"/>
        </w:trPr>
        <w:tc>
          <w:tcPr>
            <w:tcW w:w="3038" w:type="dxa"/>
          </w:tcPr>
          <w:p w14:paraId="4849EBC7" w14:textId="77777777" w:rsidR="007075E6" w:rsidRPr="005E3695" w:rsidRDefault="007075E6" w:rsidP="00CD196B">
            <w:pPr>
              <w:rPr>
                <w:ins w:id="183" w:author="Innocence Harvey" w:date="2015-02-26T20:18:00Z"/>
                <w:rFonts w:ascii="Times" w:hAnsi="Times"/>
                <w:b/>
              </w:rPr>
            </w:pPr>
            <w:ins w:id="184" w:author="Innocence Harvey" w:date="2015-02-26T20:18:00Z">
              <w:r w:rsidRPr="005E3695">
                <w:rPr>
                  <w:rFonts w:ascii="Times" w:hAnsi="Times"/>
                  <w:b/>
                </w:rPr>
                <w:t>Gene</w:t>
              </w:r>
            </w:ins>
          </w:p>
        </w:tc>
        <w:tc>
          <w:tcPr>
            <w:tcW w:w="3124" w:type="dxa"/>
          </w:tcPr>
          <w:p w14:paraId="56E703A3" w14:textId="77777777" w:rsidR="007075E6" w:rsidRPr="005E3695" w:rsidRDefault="007075E6" w:rsidP="00CD196B">
            <w:pPr>
              <w:rPr>
                <w:ins w:id="185" w:author="Innocence Harvey" w:date="2015-02-26T20:18:00Z"/>
                <w:rFonts w:ascii="Times" w:hAnsi="Times"/>
                <w:b/>
              </w:rPr>
            </w:pPr>
            <w:ins w:id="186" w:author="Innocence Harvey" w:date="2015-02-26T20:18:00Z">
              <w:r w:rsidRPr="005E3695">
                <w:rPr>
                  <w:rFonts w:ascii="Times" w:hAnsi="Times"/>
                  <w:b/>
                </w:rPr>
                <w:t xml:space="preserve">Forward Sequence </w:t>
              </w:r>
            </w:ins>
          </w:p>
        </w:tc>
        <w:tc>
          <w:tcPr>
            <w:tcW w:w="2694" w:type="dxa"/>
          </w:tcPr>
          <w:p w14:paraId="778375F4" w14:textId="77777777" w:rsidR="007075E6" w:rsidRPr="005E3695" w:rsidRDefault="007075E6" w:rsidP="00CD196B">
            <w:pPr>
              <w:rPr>
                <w:ins w:id="187" w:author="Innocence Harvey" w:date="2015-02-26T20:18:00Z"/>
                <w:rFonts w:ascii="Times" w:hAnsi="Times"/>
                <w:b/>
              </w:rPr>
            </w:pPr>
            <w:ins w:id="188" w:author="Innocence Harvey" w:date="2015-02-26T20:18:00Z">
              <w:r w:rsidRPr="005E3695">
                <w:rPr>
                  <w:rFonts w:ascii="Times" w:hAnsi="Times"/>
                  <w:b/>
                </w:rPr>
                <w:t xml:space="preserve">Reverse Sequence </w:t>
              </w:r>
            </w:ins>
          </w:p>
        </w:tc>
      </w:tr>
      <w:tr w:rsidR="007075E6" w:rsidRPr="005E3695" w14:paraId="3149FF53" w14:textId="77777777" w:rsidTr="00CD196B">
        <w:trPr>
          <w:ins w:id="189" w:author="Innocence Harvey" w:date="2015-02-26T20:18:00Z"/>
        </w:trPr>
        <w:tc>
          <w:tcPr>
            <w:tcW w:w="3038" w:type="dxa"/>
          </w:tcPr>
          <w:p w14:paraId="0499AF11" w14:textId="77777777" w:rsidR="007075E6" w:rsidRPr="005E3695" w:rsidRDefault="007075E6" w:rsidP="00CD196B">
            <w:pPr>
              <w:rPr>
                <w:ins w:id="190" w:author="Innocence Harvey" w:date="2015-02-26T20:18:00Z"/>
                <w:rFonts w:ascii="Times" w:hAnsi="Times"/>
                <w:i/>
              </w:rPr>
            </w:pPr>
            <w:proofErr w:type="spellStart"/>
            <w:ins w:id="191" w:author="Innocence Harvey" w:date="2015-02-26T20:18:00Z">
              <w:r w:rsidRPr="005E3695">
                <w:rPr>
                  <w:rFonts w:ascii="Times" w:hAnsi="Times"/>
                  <w:i/>
                </w:rPr>
                <w:t>Acaca</w:t>
              </w:r>
              <w:proofErr w:type="spellEnd"/>
            </w:ins>
          </w:p>
        </w:tc>
        <w:tc>
          <w:tcPr>
            <w:tcW w:w="3124" w:type="dxa"/>
          </w:tcPr>
          <w:p w14:paraId="16DDD26E" w14:textId="2CAD77F4" w:rsidR="007075E6" w:rsidRPr="005E3695" w:rsidRDefault="00B4059E" w:rsidP="00CD196B">
            <w:pPr>
              <w:rPr>
                <w:ins w:id="192" w:author="Innocence Harvey" w:date="2015-02-26T20:18:00Z"/>
                <w:rFonts w:ascii="Times" w:hAnsi="Times"/>
              </w:rPr>
            </w:pPr>
            <w:ins w:id="193" w:author="Innocence Harvey" w:date="2015-02-26T20:22:00Z">
              <w:r>
                <w:rPr>
                  <w:rFonts w:ascii="Times" w:hAnsi="Times"/>
                </w:rPr>
                <w:t>GCTAAACCAGCACTCCCGAT</w:t>
              </w:r>
            </w:ins>
          </w:p>
        </w:tc>
        <w:tc>
          <w:tcPr>
            <w:tcW w:w="2694" w:type="dxa"/>
          </w:tcPr>
          <w:p w14:paraId="56DE82BA" w14:textId="7289D496" w:rsidR="007075E6" w:rsidRPr="005E3695" w:rsidRDefault="00B4059E" w:rsidP="00CD196B">
            <w:pPr>
              <w:rPr>
                <w:ins w:id="194" w:author="Innocence Harvey" w:date="2015-02-26T20:18:00Z"/>
                <w:rFonts w:ascii="Times" w:hAnsi="Times"/>
              </w:rPr>
            </w:pPr>
            <w:ins w:id="195" w:author="Innocence Harvey" w:date="2015-02-26T20:22:00Z">
              <w:r>
                <w:rPr>
                  <w:rFonts w:ascii="Times" w:hAnsi="Times"/>
                </w:rPr>
                <w:t>GTATCTGAGCTGACGGAGGC</w:t>
              </w:r>
            </w:ins>
          </w:p>
        </w:tc>
      </w:tr>
      <w:tr w:rsidR="007075E6" w:rsidRPr="005E3695" w14:paraId="36290A17" w14:textId="77777777" w:rsidTr="00CD196B">
        <w:trPr>
          <w:ins w:id="196" w:author="Innocence Harvey" w:date="2015-02-26T20:18:00Z"/>
        </w:trPr>
        <w:tc>
          <w:tcPr>
            <w:tcW w:w="3038" w:type="dxa"/>
          </w:tcPr>
          <w:p w14:paraId="7ED4E040" w14:textId="77777777" w:rsidR="007075E6" w:rsidRPr="005E3695" w:rsidRDefault="007075E6" w:rsidP="00CD196B">
            <w:pPr>
              <w:rPr>
                <w:ins w:id="197" w:author="Innocence Harvey" w:date="2015-02-26T20:18:00Z"/>
                <w:rFonts w:ascii="Times" w:hAnsi="Times"/>
                <w:i/>
              </w:rPr>
            </w:pPr>
            <w:ins w:id="198" w:author="Innocence Harvey" w:date="2015-02-26T20:18:00Z">
              <w:r w:rsidRPr="005E3695">
                <w:rPr>
                  <w:rFonts w:ascii="Times" w:hAnsi="Times"/>
                  <w:i/>
                </w:rPr>
                <w:t>Aco1</w:t>
              </w:r>
            </w:ins>
          </w:p>
        </w:tc>
        <w:tc>
          <w:tcPr>
            <w:tcW w:w="3124" w:type="dxa"/>
          </w:tcPr>
          <w:p w14:paraId="47ABF3EE" w14:textId="77777777" w:rsidR="007075E6" w:rsidRPr="005E3695" w:rsidRDefault="007075E6" w:rsidP="00CD196B">
            <w:pPr>
              <w:rPr>
                <w:ins w:id="199" w:author="Innocence Harvey" w:date="2015-02-26T20:18:00Z"/>
                <w:rFonts w:ascii="Times" w:eastAsia="Times New Roman" w:hAnsi="Times" w:cs="Times New Roman"/>
                <w:color w:val="000000"/>
              </w:rPr>
            </w:pPr>
            <w:ins w:id="200" w:author="Innocence Harvey" w:date="2015-02-26T20:18:00Z">
              <w:r w:rsidRPr="005E3695">
                <w:rPr>
                  <w:rFonts w:ascii="Times" w:eastAsia="Times New Roman" w:hAnsi="Times" w:cs="Times New Roman"/>
                  <w:color w:val="000000"/>
                </w:rPr>
                <w:t>AACACCAGCAATCCATCCGT</w:t>
              </w:r>
            </w:ins>
          </w:p>
        </w:tc>
        <w:tc>
          <w:tcPr>
            <w:tcW w:w="2694" w:type="dxa"/>
          </w:tcPr>
          <w:p w14:paraId="2AB9D4E4" w14:textId="77777777" w:rsidR="007075E6" w:rsidRPr="005E3695" w:rsidRDefault="007075E6" w:rsidP="00CD196B">
            <w:pPr>
              <w:rPr>
                <w:ins w:id="201" w:author="Innocence Harvey" w:date="2015-02-26T20:18:00Z"/>
                <w:rFonts w:ascii="Times" w:eastAsia="Times New Roman" w:hAnsi="Times" w:cs="Times New Roman"/>
                <w:color w:val="000000"/>
              </w:rPr>
            </w:pPr>
            <w:ins w:id="202" w:author="Innocence Harvey" w:date="2015-02-26T20:18:00Z">
              <w:r w:rsidRPr="005E3695">
                <w:rPr>
                  <w:rFonts w:ascii="Times" w:eastAsia="Times New Roman" w:hAnsi="Times" w:cs="Times New Roman"/>
                  <w:color w:val="000000"/>
                </w:rPr>
                <w:t>GGTGACCACTCCACTTCCAG</w:t>
              </w:r>
            </w:ins>
          </w:p>
        </w:tc>
      </w:tr>
      <w:tr w:rsidR="007075E6" w:rsidRPr="005E3695" w14:paraId="4B212B50" w14:textId="77777777" w:rsidTr="00CD196B">
        <w:trPr>
          <w:ins w:id="203" w:author="Innocence Harvey" w:date="2015-02-26T20:18:00Z"/>
        </w:trPr>
        <w:tc>
          <w:tcPr>
            <w:tcW w:w="3038" w:type="dxa"/>
          </w:tcPr>
          <w:p w14:paraId="5F74F756" w14:textId="77777777" w:rsidR="007075E6" w:rsidRPr="005E3695" w:rsidRDefault="007075E6" w:rsidP="00CD196B">
            <w:pPr>
              <w:rPr>
                <w:ins w:id="204" w:author="Innocence Harvey" w:date="2015-02-26T20:18:00Z"/>
                <w:rFonts w:ascii="Times" w:hAnsi="Times"/>
                <w:i/>
              </w:rPr>
            </w:pPr>
            <w:ins w:id="205" w:author="Innocence Harvey" w:date="2015-02-26T20:18:00Z">
              <w:r w:rsidRPr="005E3695">
                <w:rPr>
                  <w:rFonts w:ascii="Times" w:hAnsi="Times"/>
                  <w:i/>
                </w:rPr>
                <w:t>Acsl1</w:t>
              </w:r>
            </w:ins>
          </w:p>
        </w:tc>
        <w:tc>
          <w:tcPr>
            <w:tcW w:w="3124" w:type="dxa"/>
          </w:tcPr>
          <w:p w14:paraId="2541760F" w14:textId="77777777" w:rsidR="007075E6" w:rsidRPr="005E3695" w:rsidRDefault="007075E6" w:rsidP="00CD196B">
            <w:pPr>
              <w:rPr>
                <w:ins w:id="206" w:author="Innocence Harvey" w:date="2015-02-26T20:18:00Z"/>
                <w:rFonts w:ascii="Times" w:hAnsi="Times"/>
              </w:rPr>
            </w:pPr>
            <w:ins w:id="207" w:author="Innocence Harvey" w:date="2015-02-26T20:18:00Z">
              <w:r w:rsidRPr="005E3695">
                <w:rPr>
                  <w:rFonts w:ascii="Times" w:hAnsi="Times" w:cs="Helvetica Neue"/>
                </w:rPr>
                <w:t>GCCTCACTGCCCTTTTCTGA</w:t>
              </w:r>
            </w:ins>
          </w:p>
        </w:tc>
        <w:tc>
          <w:tcPr>
            <w:tcW w:w="2694" w:type="dxa"/>
          </w:tcPr>
          <w:p w14:paraId="5B5AF2CB" w14:textId="77777777" w:rsidR="007075E6" w:rsidRPr="005E3695" w:rsidRDefault="007075E6" w:rsidP="00CD196B">
            <w:pPr>
              <w:rPr>
                <w:ins w:id="208" w:author="Innocence Harvey" w:date="2015-02-26T20:18:00Z"/>
                <w:rFonts w:ascii="Times" w:hAnsi="Times"/>
              </w:rPr>
            </w:pPr>
            <w:ins w:id="209" w:author="Innocence Harvey" w:date="2015-02-26T20:18:00Z">
              <w:r w:rsidRPr="005E3695">
                <w:rPr>
                  <w:rFonts w:ascii="Times" w:hAnsi="Times" w:cs="Helvetica Neue"/>
                </w:rPr>
                <w:t>GCAGAATTCATCTGTGCCATCC</w:t>
              </w:r>
            </w:ins>
          </w:p>
        </w:tc>
      </w:tr>
      <w:tr w:rsidR="007075E6" w:rsidRPr="005E3695" w14:paraId="24818E21" w14:textId="77777777" w:rsidTr="00CD196B">
        <w:trPr>
          <w:ins w:id="210" w:author="Innocence Harvey" w:date="2015-02-26T20:18:00Z"/>
        </w:trPr>
        <w:tc>
          <w:tcPr>
            <w:tcW w:w="3038" w:type="dxa"/>
          </w:tcPr>
          <w:p w14:paraId="52878689" w14:textId="77777777" w:rsidR="007075E6" w:rsidRPr="005E3695" w:rsidRDefault="007075E6" w:rsidP="00CD196B">
            <w:pPr>
              <w:rPr>
                <w:ins w:id="211" w:author="Innocence Harvey" w:date="2015-02-26T20:18:00Z"/>
                <w:rFonts w:ascii="Times" w:hAnsi="Times"/>
                <w:i/>
              </w:rPr>
            </w:pPr>
            <w:ins w:id="212" w:author="Innocence Harvey" w:date="2015-02-26T20:18:00Z">
              <w:r w:rsidRPr="005E3695">
                <w:rPr>
                  <w:rFonts w:ascii="Times" w:hAnsi="Times"/>
                  <w:i/>
                </w:rPr>
                <w:t>Acss2</w:t>
              </w:r>
            </w:ins>
          </w:p>
        </w:tc>
        <w:tc>
          <w:tcPr>
            <w:tcW w:w="3124" w:type="dxa"/>
          </w:tcPr>
          <w:p w14:paraId="344113E1" w14:textId="77777777" w:rsidR="007075E6" w:rsidRPr="005E3695" w:rsidRDefault="007075E6" w:rsidP="00CD196B">
            <w:pPr>
              <w:rPr>
                <w:ins w:id="213" w:author="Innocence Harvey" w:date="2015-02-26T20:18:00Z"/>
                <w:rFonts w:ascii="Times" w:eastAsia="Times New Roman" w:hAnsi="Times" w:cs="Times New Roman"/>
                <w:color w:val="000000"/>
              </w:rPr>
            </w:pPr>
            <w:ins w:id="214" w:author="Innocence Harvey" w:date="2015-02-26T20:18:00Z">
              <w:r w:rsidRPr="005E3695">
                <w:rPr>
                  <w:rFonts w:ascii="Times" w:eastAsia="Times New Roman" w:hAnsi="Times" w:cs="Times New Roman"/>
                  <w:color w:val="000000"/>
                </w:rPr>
                <w:t>CGTTCTGTGGAGGAGCCAC</w:t>
              </w:r>
            </w:ins>
          </w:p>
        </w:tc>
        <w:tc>
          <w:tcPr>
            <w:tcW w:w="2694" w:type="dxa"/>
          </w:tcPr>
          <w:p w14:paraId="3FA47DF9" w14:textId="77777777" w:rsidR="007075E6" w:rsidRPr="005E3695" w:rsidRDefault="007075E6" w:rsidP="00CD196B">
            <w:pPr>
              <w:rPr>
                <w:ins w:id="215" w:author="Innocence Harvey" w:date="2015-02-26T20:18:00Z"/>
                <w:rFonts w:ascii="Times" w:eastAsia="Times New Roman" w:hAnsi="Times" w:cs="Times New Roman"/>
                <w:color w:val="000000"/>
              </w:rPr>
            </w:pPr>
            <w:ins w:id="216" w:author="Innocence Harvey" w:date="2015-02-26T20:18:00Z">
              <w:r w:rsidRPr="005E3695">
                <w:rPr>
                  <w:rFonts w:ascii="Times" w:eastAsia="Times New Roman" w:hAnsi="Times" w:cs="Times New Roman"/>
                  <w:color w:val="000000"/>
                </w:rPr>
                <w:t>GGCATGCGGTTTTCCAGTAA</w:t>
              </w:r>
            </w:ins>
          </w:p>
        </w:tc>
      </w:tr>
      <w:tr w:rsidR="007075E6" w:rsidRPr="005E3695" w14:paraId="76871748" w14:textId="77777777" w:rsidTr="00CD196B">
        <w:trPr>
          <w:ins w:id="217" w:author="Innocence Harvey" w:date="2015-02-26T20:18:00Z"/>
        </w:trPr>
        <w:tc>
          <w:tcPr>
            <w:tcW w:w="3038" w:type="dxa"/>
          </w:tcPr>
          <w:p w14:paraId="19364535" w14:textId="77777777" w:rsidR="007075E6" w:rsidRPr="005E3695" w:rsidRDefault="007075E6" w:rsidP="00CD196B">
            <w:pPr>
              <w:rPr>
                <w:ins w:id="218" w:author="Innocence Harvey" w:date="2015-02-26T20:18:00Z"/>
                <w:rFonts w:ascii="Times" w:hAnsi="Times"/>
                <w:i/>
              </w:rPr>
            </w:pPr>
            <w:proofErr w:type="spellStart"/>
            <w:ins w:id="219" w:author="Innocence Harvey" w:date="2015-02-26T20:18:00Z">
              <w:r w:rsidRPr="005E3695">
                <w:rPr>
                  <w:rFonts w:ascii="Times" w:hAnsi="Times"/>
                  <w:i/>
                </w:rPr>
                <w:t>Actb</w:t>
              </w:r>
              <w:proofErr w:type="spellEnd"/>
            </w:ins>
          </w:p>
        </w:tc>
        <w:tc>
          <w:tcPr>
            <w:tcW w:w="3124" w:type="dxa"/>
          </w:tcPr>
          <w:p w14:paraId="5209C517" w14:textId="77777777" w:rsidR="007075E6" w:rsidRPr="005E3695" w:rsidRDefault="007075E6" w:rsidP="00CD196B">
            <w:pPr>
              <w:rPr>
                <w:ins w:id="220" w:author="Innocence Harvey" w:date="2015-02-26T20:18:00Z"/>
                <w:rFonts w:ascii="Times" w:hAnsi="Times"/>
              </w:rPr>
            </w:pPr>
            <w:ins w:id="221" w:author="Innocence Harvey" w:date="2015-02-26T20:18:00Z">
              <w:r w:rsidRPr="005E3695">
                <w:rPr>
                  <w:rFonts w:ascii="Times" w:hAnsi="Times" w:cs="Helvetica Neue"/>
                </w:rPr>
                <w:t>ATGTGGATCAGCAAGCAGGA</w:t>
              </w:r>
            </w:ins>
          </w:p>
        </w:tc>
        <w:tc>
          <w:tcPr>
            <w:tcW w:w="2694" w:type="dxa"/>
          </w:tcPr>
          <w:p w14:paraId="5BDADE18" w14:textId="77777777" w:rsidR="007075E6" w:rsidRPr="005E3695" w:rsidRDefault="007075E6" w:rsidP="00CD196B">
            <w:pPr>
              <w:rPr>
                <w:ins w:id="222" w:author="Innocence Harvey" w:date="2015-02-26T20:18:00Z"/>
                <w:rFonts w:ascii="Times" w:hAnsi="Times"/>
              </w:rPr>
            </w:pPr>
            <w:ins w:id="223" w:author="Innocence Harvey" w:date="2015-02-26T20:18:00Z">
              <w:r w:rsidRPr="005E3695">
                <w:rPr>
                  <w:rFonts w:ascii="Times" w:hAnsi="Times" w:cs="Helvetica Neue"/>
                </w:rPr>
                <w:t>AAGGGTGTAAAACGCAGCTCA</w:t>
              </w:r>
            </w:ins>
          </w:p>
        </w:tc>
      </w:tr>
      <w:tr w:rsidR="007075E6" w:rsidRPr="005E3695" w14:paraId="7E79010F" w14:textId="77777777" w:rsidTr="00CD196B">
        <w:trPr>
          <w:ins w:id="224" w:author="Innocence Harvey" w:date="2015-02-26T20:18:00Z"/>
        </w:trPr>
        <w:tc>
          <w:tcPr>
            <w:tcW w:w="3038" w:type="dxa"/>
          </w:tcPr>
          <w:p w14:paraId="379519D2" w14:textId="77777777" w:rsidR="007075E6" w:rsidRPr="005E3695" w:rsidRDefault="007075E6" w:rsidP="00CD196B">
            <w:pPr>
              <w:rPr>
                <w:ins w:id="225" w:author="Innocence Harvey" w:date="2015-02-26T20:18:00Z"/>
                <w:rFonts w:ascii="Times" w:hAnsi="Times"/>
                <w:i/>
              </w:rPr>
            </w:pPr>
            <w:ins w:id="226" w:author="Innocence Harvey" w:date="2015-02-26T20:18:00Z">
              <w:r w:rsidRPr="005E3695">
                <w:rPr>
                  <w:rFonts w:ascii="Times" w:hAnsi="Times"/>
                  <w:i/>
                </w:rPr>
                <w:t>Agpat2</w:t>
              </w:r>
            </w:ins>
          </w:p>
        </w:tc>
        <w:tc>
          <w:tcPr>
            <w:tcW w:w="3124" w:type="dxa"/>
          </w:tcPr>
          <w:p w14:paraId="6E0C6015" w14:textId="77777777" w:rsidR="007075E6" w:rsidRPr="005E3695" w:rsidRDefault="007075E6" w:rsidP="00CD196B">
            <w:pPr>
              <w:rPr>
                <w:ins w:id="227" w:author="Innocence Harvey" w:date="2015-02-26T20:18:00Z"/>
                <w:rFonts w:ascii="Times" w:hAnsi="Times"/>
              </w:rPr>
            </w:pPr>
            <w:ins w:id="228" w:author="Innocence Harvey" w:date="2015-02-26T20:18:00Z">
              <w:r w:rsidRPr="005E3695">
                <w:rPr>
                  <w:rFonts w:ascii="Times" w:hAnsi="Times" w:cs="Helvetica Neue"/>
                </w:rPr>
                <w:t>CGTGTATGGCCTTCGCTTTG</w:t>
              </w:r>
            </w:ins>
          </w:p>
        </w:tc>
        <w:tc>
          <w:tcPr>
            <w:tcW w:w="2694" w:type="dxa"/>
          </w:tcPr>
          <w:p w14:paraId="6BCEFAD0" w14:textId="77777777" w:rsidR="007075E6" w:rsidRPr="005E3695" w:rsidRDefault="007075E6" w:rsidP="00CD196B">
            <w:pPr>
              <w:rPr>
                <w:ins w:id="229" w:author="Innocence Harvey" w:date="2015-02-26T20:18:00Z"/>
                <w:rFonts w:ascii="Times" w:hAnsi="Times"/>
              </w:rPr>
            </w:pPr>
            <w:ins w:id="230" w:author="Innocence Harvey" w:date="2015-02-26T20:18:00Z">
              <w:r w:rsidRPr="005E3695">
                <w:rPr>
                  <w:rFonts w:ascii="Times" w:hAnsi="Times" w:cs="Helvetica Neue"/>
                </w:rPr>
                <w:t>TCCATGAGACCCATCATGTCC</w:t>
              </w:r>
            </w:ins>
          </w:p>
        </w:tc>
      </w:tr>
      <w:tr w:rsidR="007075E6" w:rsidRPr="005E3695" w14:paraId="1EED2D0C" w14:textId="77777777" w:rsidTr="00CD196B">
        <w:trPr>
          <w:ins w:id="231" w:author="Innocence Harvey" w:date="2015-02-26T20:18:00Z"/>
        </w:trPr>
        <w:tc>
          <w:tcPr>
            <w:tcW w:w="3038" w:type="dxa"/>
          </w:tcPr>
          <w:p w14:paraId="032A9443" w14:textId="77777777" w:rsidR="007075E6" w:rsidRPr="005E3695" w:rsidRDefault="007075E6" w:rsidP="00CD196B">
            <w:pPr>
              <w:rPr>
                <w:ins w:id="232" w:author="Innocence Harvey" w:date="2015-02-26T20:18:00Z"/>
                <w:rFonts w:ascii="Times" w:hAnsi="Times"/>
                <w:i/>
              </w:rPr>
            </w:pPr>
            <w:ins w:id="233" w:author="Innocence Harvey" w:date="2015-02-26T20:18:00Z">
              <w:r w:rsidRPr="005E3695">
                <w:rPr>
                  <w:rFonts w:ascii="Times" w:hAnsi="Times"/>
                  <w:i/>
                </w:rPr>
                <w:t>Dgat2</w:t>
              </w:r>
            </w:ins>
          </w:p>
        </w:tc>
        <w:tc>
          <w:tcPr>
            <w:tcW w:w="3124" w:type="dxa"/>
          </w:tcPr>
          <w:p w14:paraId="138692E7" w14:textId="77777777" w:rsidR="007075E6" w:rsidRPr="005E3695" w:rsidRDefault="007075E6" w:rsidP="00CD196B">
            <w:pPr>
              <w:rPr>
                <w:ins w:id="234" w:author="Innocence Harvey" w:date="2015-02-26T20:18:00Z"/>
                <w:rFonts w:ascii="Times" w:hAnsi="Times"/>
              </w:rPr>
            </w:pPr>
            <w:ins w:id="235" w:author="Innocence Harvey" w:date="2015-02-26T20:18:00Z">
              <w:r w:rsidRPr="005E3695">
                <w:rPr>
                  <w:rFonts w:ascii="Times" w:hAnsi="Times" w:cs="Helvetica Neue"/>
                </w:rPr>
                <w:t>AACACGCCCAAGAAAGGTGG</w:t>
              </w:r>
            </w:ins>
          </w:p>
        </w:tc>
        <w:tc>
          <w:tcPr>
            <w:tcW w:w="2694" w:type="dxa"/>
          </w:tcPr>
          <w:p w14:paraId="2CBE631D" w14:textId="77777777" w:rsidR="007075E6" w:rsidRPr="005E3695" w:rsidRDefault="007075E6" w:rsidP="00CD196B">
            <w:pPr>
              <w:rPr>
                <w:ins w:id="236" w:author="Innocence Harvey" w:date="2015-02-26T20:18:00Z"/>
                <w:rFonts w:ascii="Times" w:hAnsi="Times"/>
              </w:rPr>
            </w:pPr>
            <w:ins w:id="237" w:author="Innocence Harvey" w:date="2015-02-26T20:18:00Z">
              <w:r w:rsidRPr="005E3695">
                <w:rPr>
                  <w:rFonts w:ascii="Times" w:hAnsi="Times" w:cs="Helvetica Neue"/>
                </w:rPr>
                <w:t>GTAGTCTCGGAAGTAGCGCC</w:t>
              </w:r>
            </w:ins>
          </w:p>
        </w:tc>
      </w:tr>
      <w:tr w:rsidR="007075E6" w:rsidRPr="005E3695" w14:paraId="6C61EF27" w14:textId="77777777" w:rsidTr="00CD196B">
        <w:trPr>
          <w:ins w:id="238" w:author="Innocence Harvey" w:date="2015-02-26T20:18:00Z"/>
        </w:trPr>
        <w:tc>
          <w:tcPr>
            <w:tcW w:w="3038" w:type="dxa"/>
          </w:tcPr>
          <w:p w14:paraId="0BE5F337" w14:textId="77777777" w:rsidR="007075E6" w:rsidRPr="005E3695" w:rsidRDefault="007075E6" w:rsidP="00CD196B">
            <w:pPr>
              <w:rPr>
                <w:ins w:id="239" w:author="Innocence Harvey" w:date="2015-02-26T20:18:00Z"/>
                <w:rFonts w:ascii="Times" w:hAnsi="Times"/>
                <w:i/>
              </w:rPr>
            </w:pPr>
            <w:ins w:id="240" w:author="Innocence Harvey" w:date="2015-02-26T20:18:00Z">
              <w:r w:rsidRPr="005E3695">
                <w:rPr>
                  <w:rFonts w:ascii="Times" w:hAnsi="Times"/>
                  <w:i/>
                </w:rPr>
                <w:t>Dhcr7</w:t>
              </w:r>
            </w:ins>
          </w:p>
        </w:tc>
        <w:tc>
          <w:tcPr>
            <w:tcW w:w="3124" w:type="dxa"/>
          </w:tcPr>
          <w:p w14:paraId="0FB02DE5" w14:textId="77777777" w:rsidR="007075E6" w:rsidRPr="005E3695" w:rsidRDefault="007075E6" w:rsidP="00CD196B">
            <w:pPr>
              <w:widowControl w:val="0"/>
              <w:autoSpaceDE w:val="0"/>
              <w:autoSpaceDN w:val="0"/>
              <w:adjustRightInd w:val="0"/>
              <w:spacing w:after="240"/>
              <w:rPr>
                <w:ins w:id="241" w:author="Innocence Harvey" w:date="2015-02-26T20:18:00Z"/>
                <w:rFonts w:ascii="Times" w:hAnsi="Times" w:cs="Times"/>
              </w:rPr>
            </w:pPr>
            <w:ins w:id="242" w:author="Innocence Harvey" w:date="2015-02-26T20:18:00Z">
              <w:r w:rsidRPr="005E3695">
                <w:rPr>
                  <w:rFonts w:ascii="Times" w:hAnsi="Times" w:cs="Arial"/>
                </w:rPr>
                <w:t>ATGGCTTCGAAATCCCAGCA</w:t>
              </w:r>
            </w:ins>
          </w:p>
        </w:tc>
        <w:tc>
          <w:tcPr>
            <w:tcW w:w="2694" w:type="dxa"/>
          </w:tcPr>
          <w:p w14:paraId="74DD6468" w14:textId="77777777" w:rsidR="007075E6" w:rsidRPr="005E3695" w:rsidRDefault="007075E6" w:rsidP="00CD196B">
            <w:pPr>
              <w:widowControl w:val="0"/>
              <w:autoSpaceDE w:val="0"/>
              <w:autoSpaceDN w:val="0"/>
              <w:adjustRightInd w:val="0"/>
              <w:spacing w:after="240"/>
              <w:rPr>
                <w:ins w:id="243" w:author="Innocence Harvey" w:date="2015-02-26T20:18:00Z"/>
                <w:rFonts w:ascii="Times" w:hAnsi="Times" w:cs="Times"/>
              </w:rPr>
            </w:pPr>
            <w:ins w:id="244" w:author="Innocence Harvey" w:date="2015-02-26T20:18:00Z">
              <w:r w:rsidRPr="005E3695">
                <w:rPr>
                  <w:rFonts w:ascii="Times" w:hAnsi="Times" w:cs="Arial"/>
                </w:rPr>
                <w:t>GAACCAGTCCACTTCCCAGG</w:t>
              </w:r>
            </w:ins>
          </w:p>
        </w:tc>
      </w:tr>
      <w:tr w:rsidR="007075E6" w:rsidRPr="005E3695" w14:paraId="16892FF0" w14:textId="77777777" w:rsidTr="00CD196B">
        <w:trPr>
          <w:ins w:id="245" w:author="Innocence Harvey" w:date="2015-02-26T20:18:00Z"/>
        </w:trPr>
        <w:tc>
          <w:tcPr>
            <w:tcW w:w="3038" w:type="dxa"/>
          </w:tcPr>
          <w:p w14:paraId="0420914D" w14:textId="77777777" w:rsidR="007075E6" w:rsidRPr="005E3695" w:rsidRDefault="007075E6" w:rsidP="00CD196B">
            <w:pPr>
              <w:rPr>
                <w:ins w:id="246" w:author="Innocence Harvey" w:date="2015-02-26T20:18:00Z"/>
                <w:rFonts w:ascii="Times" w:hAnsi="Times"/>
                <w:i/>
              </w:rPr>
            </w:pPr>
            <w:ins w:id="247" w:author="Innocence Harvey" w:date="2015-02-26T20:18:00Z">
              <w:r w:rsidRPr="005E3695">
                <w:rPr>
                  <w:rFonts w:ascii="Times" w:hAnsi="Times"/>
                  <w:i/>
                </w:rPr>
                <w:t>Dhcr24</w:t>
              </w:r>
            </w:ins>
          </w:p>
        </w:tc>
        <w:tc>
          <w:tcPr>
            <w:tcW w:w="3124" w:type="dxa"/>
          </w:tcPr>
          <w:p w14:paraId="7072DA43" w14:textId="77777777" w:rsidR="007075E6" w:rsidRPr="005E3695" w:rsidRDefault="007075E6" w:rsidP="00CD196B">
            <w:pPr>
              <w:widowControl w:val="0"/>
              <w:autoSpaceDE w:val="0"/>
              <w:autoSpaceDN w:val="0"/>
              <w:adjustRightInd w:val="0"/>
              <w:spacing w:after="240"/>
              <w:rPr>
                <w:ins w:id="248" w:author="Innocence Harvey" w:date="2015-02-26T20:18:00Z"/>
                <w:rFonts w:ascii="Times" w:hAnsi="Times" w:cs="Times"/>
              </w:rPr>
            </w:pPr>
            <w:ins w:id="249" w:author="Innocence Harvey" w:date="2015-02-26T20:18:00Z">
              <w:r w:rsidRPr="005E3695">
                <w:rPr>
                  <w:rFonts w:ascii="Times" w:hAnsi="Times" w:cs="Arial"/>
                </w:rPr>
                <w:t>AGCTCCAGGACATCATCCCT</w:t>
              </w:r>
            </w:ins>
          </w:p>
        </w:tc>
        <w:tc>
          <w:tcPr>
            <w:tcW w:w="2694" w:type="dxa"/>
          </w:tcPr>
          <w:p w14:paraId="012C2B63" w14:textId="77777777" w:rsidR="007075E6" w:rsidRPr="005E3695" w:rsidRDefault="007075E6" w:rsidP="00CD196B">
            <w:pPr>
              <w:widowControl w:val="0"/>
              <w:autoSpaceDE w:val="0"/>
              <w:autoSpaceDN w:val="0"/>
              <w:adjustRightInd w:val="0"/>
              <w:spacing w:after="240"/>
              <w:rPr>
                <w:ins w:id="250" w:author="Innocence Harvey" w:date="2015-02-26T20:18:00Z"/>
                <w:rFonts w:ascii="Times" w:hAnsi="Times" w:cs="Times"/>
              </w:rPr>
            </w:pPr>
            <w:ins w:id="251" w:author="Innocence Harvey" w:date="2015-02-26T20:18:00Z">
              <w:r w:rsidRPr="005E3695">
                <w:rPr>
                  <w:rFonts w:ascii="Times" w:hAnsi="Times" w:cs="Arial"/>
                </w:rPr>
                <w:t>TACAGCTTGCGTAGCGTCTC</w:t>
              </w:r>
            </w:ins>
          </w:p>
        </w:tc>
      </w:tr>
      <w:tr w:rsidR="007075E6" w:rsidRPr="005E3695" w14:paraId="4A406908" w14:textId="77777777" w:rsidTr="00CD196B">
        <w:trPr>
          <w:ins w:id="252" w:author="Innocence Harvey" w:date="2015-02-26T20:18:00Z"/>
        </w:trPr>
        <w:tc>
          <w:tcPr>
            <w:tcW w:w="3038" w:type="dxa"/>
          </w:tcPr>
          <w:p w14:paraId="2800BBCB" w14:textId="77777777" w:rsidR="007075E6" w:rsidRPr="005E3695" w:rsidRDefault="007075E6" w:rsidP="00CD196B">
            <w:pPr>
              <w:rPr>
                <w:ins w:id="253" w:author="Innocence Harvey" w:date="2015-02-26T20:18:00Z"/>
                <w:rFonts w:ascii="Times" w:hAnsi="Times"/>
                <w:i/>
              </w:rPr>
            </w:pPr>
            <w:proofErr w:type="spellStart"/>
            <w:ins w:id="254" w:author="Innocence Harvey" w:date="2015-02-26T20:18:00Z">
              <w:r w:rsidRPr="005E3695">
                <w:rPr>
                  <w:rFonts w:ascii="Times" w:hAnsi="Times"/>
                  <w:i/>
                </w:rPr>
                <w:t>Fasn</w:t>
              </w:r>
              <w:proofErr w:type="spellEnd"/>
            </w:ins>
          </w:p>
        </w:tc>
        <w:tc>
          <w:tcPr>
            <w:tcW w:w="3124" w:type="dxa"/>
          </w:tcPr>
          <w:p w14:paraId="3F31232A" w14:textId="77777777" w:rsidR="007075E6" w:rsidRPr="005E3695" w:rsidRDefault="007075E6" w:rsidP="00CD196B">
            <w:pPr>
              <w:rPr>
                <w:ins w:id="255" w:author="Innocence Harvey" w:date="2015-02-26T20:18:00Z"/>
                <w:rFonts w:ascii="Times" w:hAnsi="Times"/>
              </w:rPr>
            </w:pPr>
            <w:ins w:id="256" w:author="Innocence Harvey" w:date="2015-02-26T20:18:00Z">
              <w:r w:rsidRPr="005E3695">
                <w:rPr>
                  <w:rFonts w:ascii="Times" w:hAnsi="Times" w:cs="Helvetica Neue"/>
                </w:rPr>
                <w:t>GGAGGTGGTGATAGCCGGTAT</w:t>
              </w:r>
            </w:ins>
          </w:p>
        </w:tc>
        <w:tc>
          <w:tcPr>
            <w:tcW w:w="2694" w:type="dxa"/>
          </w:tcPr>
          <w:p w14:paraId="5B1EDE3B" w14:textId="77777777" w:rsidR="007075E6" w:rsidRPr="005E3695" w:rsidRDefault="007075E6" w:rsidP="00CD196B">
            <w:pPr>
              <w:rPr>
                <w:ins w:id="257" w:author="Innocence Harvey" w:date="2015-02-26T20:18:00Z"/>
                <w:rFonts w:ascii="Times" w:hAnsi="Times"/>
              </w:rPr>
            </w:pPr>
            <w:ins w:id="258" w:author="Innocence Harvey" w:date="2015-02-26T20:18:00Z">
              <w:r w:rsidRPr="005E3695">
                <w:rPr>
                  <w:rFonts w:ascii="Times" w:hAnsi="Times" w:cs="Helvetica Neue"/>
                </w:rPr>
                <w:t>TGGGTAATCCATAGAGCCCAG</w:t>
              </w:r>
            </w:ins>
          </w:p>
        </w:tc>
      </w:tr>
      <w:tr w:rsidR="007075E6" w:rsidRPr="005E3695" w14:paraId="60A01B4C" w14:textId="77777777" w:rsidTr="00CD196B">
        <w:trPr>
          <w:ins w:id="259" w:author="Innocence Harvey" w:date="2015-02-26T20:18:00Z"/>
        </w:trPr>
        <w:tc>
          <w:tcPr>
            <w:tcW w:w="3038" w:type="dxa"/>
          </w:tcPr>
          <w:p w14:paraId="240A2B74" w14:textId="77777777" w:rsidR="007075E6" w:rsidRPr="005E3695" w:rsidRDefault="007075E6" w:rsidP="00CD196B">
            <w:pPr>
              <w:rPr>
                <w:ins w:id="260" w:author="Innocence Harvey" w:date="2015-02-26T20:18:00Z"/>
                <w:rFonts w:ascii="Times" w:hAnsi="Times"/>
                <w:i/>
              </w:rPr>
            </w:pPr>
            <w:ins w:id="261" w:author="Innocence Harvey" w:date="2015-02-26T20:18:00Z">
              <w:r w:rsidRPr="005E3695">
                <w:rPr>
                  <w:rFonts w:ascii="Times" w:hAnsi="Times"/>
                  <w:i/>
                </w:rPr>
                <w:t>Fbxo32</w:t>
              </w:r>
            </w:ins>
          </w:p>
        </w:tc>
        <w:tc>
          <w:tcPr>
            <w:tcW w:w="3124" w:type="dxa"/>
          </w:tcPr>
          <w:p w14:paraId="3531C8EC" w14:textId="77777777" w:rsidR="007075E6" w:rsidRPr="005E3695" w:rsidRDefault="007075E6" w:rsidP="00CD196B">
            <w:pPr>
              <w:rPr>
                <w:ins w:id="262" w:author="Innocence Harvey" w:date="2015-02-26T20:18:00Z"/>
                <w:rFonts w:ascii="Times" w:hAnsi="Times"/>
              </w:rPr>
            </w:pPr>
            <w:ins w:id="263" w:author="Innocence Harvey" w:date="2015-02-26T20:18:00Z">
              <w:r w:rsidRPr="005E3695">
                <w:rPr>
                  <w:rFonts w:ascii="Times" w:hAnsi="Times" w:cs="Helvetica Neue"/>
                </w:rPr>
                <w:t>CTTCTCGACTGCCATCCTGG</w:t>
              </w:r>
            </w:ins>
          </w:p>
        </w:tc>
        <w:tc>
          <w:tcPr>
            <w:tcW w:w="2694" w:type="dxa"/>
          </w:tcPr>
          <w:p w14:paraId="51F5E006" w14:textId="77777777" w:rsidR="007075E6" w:rsidRPr="005E3695" w:rsidRDefault="007075E6" w:rsidP="00CD196B">
            <w:pPr>
              <w:rPr>
                <w:ins w:id="264" w:author="Innocence Harvey" w:date="2015-02-26T20:18:00Z"/>
                <w:rFonts w:ascii="Times" w:hAnsi="Times"/>
              </w:rPr>
            </w:pPr>
            <w:ins w:id="265" w:author="Innocence Harvey" w:date="2015-02-26T20:18:00Z">
              <w:r w:rsidRPr="005E3695">
                <w:rPr>
                  <w:rFonts w:ascii="Times" w:hAnsi="Times" w:cs="Helvetica Neue"/>
                </w:rPr>
                <w:t>GTTCTTTTGGGCGATGCCAC</w:t>
              </w:r>
            </w:ins>
          </w:p>
        </w:tc>
      </w:tr>
      <w:tr w:rsidR="007075E6" w:rsidRPr="005E3695" w14:paraId="49813546" w14:textId="77777777" w:rsidTr="00CD196B">
        <w:trPr>
          <w:ins w:id="266" w:author="Innocence Harvey" w:date="2015-02-26T20:18:00Z"/>
        </w:trPr>
        <w:tc>
          <w:tcPr>
            <w:tcW w:w="3038" w:type="dxa"/>
          </w:tcPr>
          <w:p w14:paraId="794419A2" w14:textId="77777777" w:rsidR="007075E6" w:rsidRPr="005E3695" w:rsidRDefault="007075E6" w:rsidP="00CD196B">
            <w:pPr>
              <w:rPr>
                <w:ins w:id="267" w:author="Innocence Harvey" w:date="2015-02-26T20:18:00Z"/>
                <w:rFonts w:ascii="Times" w:hAnsi="Times"/>
                <w:i/>
              </w:rPr>
            </w:pPr>
            <w:proofErr w:type="spellStart"/>
            <w:ins w:id="268" w:author="Innocence Harvey" w:date="2015-02-26T20:18:00Z">
              <w:r w:rsidRPr="005E3695">
                <w:rPr>
                  <w:rFonts w:ascii="Times" w:hAnsi="Times"/>
                  <w:i/>
                </w:rPr>
                <w:t>Gpam</w:t>
              </w:r>
              <w:proofErr w:type="spellEnd"/>
            </w:ins>
          </w:p>
        </w:tc>
        <w:tc>
          <w:tcPr>
            <w:tcW w:w="3124" w:type="dxa"/>
          </w:tcPr>
          <w:p w14:paraId="449852B0" w14:textId="77777777" w:rsidR="007075E6" w:rsidRPr="005E3695" w:rsidRDefault="007075E6" w:rsidP="00CD196B">
            <w:pPr>
              <w:rPr>
                <w:ins w:id="269" w:author="Innocence Harvey" w:date="2015-02-26T20:18:00Z"/>
                <w:rFonts w:ascii="Times" w:hAnsi="Times"/>
              </w:rPr>
            </w:pPr>
          </w:p>
        </w:tc>
        <w:tc>
          <w:tcPr>
            <w:tcW w:w="2694" w:type="dxa"/>
          </w:tcPr>
          <w:p w14:paraId="22A90713" w14:textId="77777777" w:rsidR="007075E6" w:rsidRPr="005E3695" w:rsidRDefault="007075E6" w:rsidP="00CD196B">
            <w:pPr>
              <w:rPr>
                <w:ins w:id="270" w:author="Innocence Harvey" w:date="2015-02-26T20:18:00Z"/>
                <w:rFonts w:ascii="Times" w:hAnsi="Times"/>
              </w:rPr>
            </w:pPr>
          </w:p>
        </w:tc>
      </w:tr>
      <w:tr w:rsidR="007075E6" w:rsidRPr="005E3695" w14:paraId="03299E5A" w14:textId="77777777" w:rsidTr="00CD196B">
        <w:trPr>
          <w:ins w:id="271" w:author="Innocence Harvey" w:date="2015-02-26T20:18:00Z"/>
        </w:trPr>
        <w:tc>
          <w:tcPr>
            <w:tcW w:w="3038" w:type="dxa"/>
          </w:tcPr>
          <w:p w14:paraId="7CE5A24E" w14:textId="77777777" w:rsidR="007075E6" w:rsidRPr="005E3695" w:rsidRDefault="007075E6" w:rsidP="00CD196B">
            <w:pPr>
              <w:rPr>
                <w:ins w:id="272" w:author="Innocence Harvey" w:date="2015-02-26T20:18:00Z"/>
                <w:rFonts w:ascii="Times" w:hAnsi="Times"/>
                <w:i/>
              </w:rPr>
            </w:pPr>
            <w:ins w:id="273" w:author="Innocence Harvey" w:date="2015-02-26T20:18:00Z">
              <w:r w:rsidRPr="005E3695">
                <w:rPr>
                  <w:rFonts w:ascii="Times" w:hAnsi="Times"/>
                  <w:i/>
                </w:rPr>
                <w:t>Gpd1</w:t>
              </w:r>
            </w:ins>
          </w:p>
        </w:tc>
        <w:tc>
          <w:tcPr>
            <w:tcW w:w="3124" w:type="dxa"/>
          </w:tcPr>
          <w:p w14:paraId="10908F69" w14:textId="77777777" w:rsidR="007075E6" w:rsidRPr="005E3695" w:rsidRDefault="007075E6" w:rsidP="00CD196B">
            <w:pPr>
              <w:widowControl w:val="0"/>
              <w:autoSpaceDE w:val="0"/>
              <w:autoSpaceDN w:val="0"/>
              <w:adjustRightInd w:val="0"/>
              <w:spacing w:after="240"/>
              <w:rPr>
                <w:ins w:id="274" w:author="Innocence Harvey" w:date="2015-02-26T20:18:00Z"/>
                <w:rFonts w:ascii="Times" w:hAnsi="Times" w:cs="Times"/>
              </w:rPr>
            </w:pPr>
            <w:ins w:id="275" w:author="Innocence Harvey" w:date="2015-02-26T20:18:00Z">
              <w:r w:rsidRPr="005E3695">
                <w:rPr>
                  <w:rFonts w:ascii="Times" w:hAnsi="Times" w:cs="Arial"/>
                </w:rPr>
                <w:t>GTGAGACGACCATCGGCTG</w:t>
              </w:r>
            </w:ins>
          </w:p>
          <w:p w14:paraId="14DA7967" w14:textId="77777777" w:rsidR="007075E6" w:rsidRPr="005E3695" w:rsidRDefault="007075E6" w:rsidP="00CD196B">
            <w:pPr>
              <w:rPr>
                <w:ins w:id="276" w:author="Innocence Harvey" w:date="2015-02-26T20:18:00Z"/>
                <w:rFonts w:ascii="Times" w:hAnsi="Times"/>
              </w:rPr>
            </w:pPr>
          </w:p>
        </w:tc>
        <w:tc>
          <w:tcPr>
            <w:tcW w:w="2694" w:type="dxa"/>
          </w:tcPr>
          <w:p w14:paraId="1C70181F" w14:textId="77777777" w:rsidR="007075E6" w:rsidRPr="005E3695" w:rsidRDefault="007075E6" w:rsidP="00CD196B">
            <w:pPr>
              <w:widowControl w:val="0"/>
              <w:autoSpaceDE w:val="0"/>
              <w:autoSpaceDN w:val="0"/>
              <w:adjustRightInd w:val="0"/>
              <w:spacing w:after="240"/>
              <w:rPr>
                <w:ins w:id="277" w:author="Innocence Harvey" w:date="2015-02-26T20:18:00Z"/>
                <w:rFonts w:ascii="Times" w:hAnsi="Times" w:cs="Times"/>
              </w:rPr>
            </w:pPr>
            <w:ins w:id="278" w:author="Innocence Harvey" w:date="2015-02-26T20:18:00Z">
              <w:r w:rsidRPr="005E3695">
                <w:rPr>
                  <w:rFonts w:ascii="Times" w:hAnsi="Times" w:cs="Arial"/>
                </w:rPr>
                <w:t>TTGGGTGTCTGCATCAGGTC</w:t>
              </w:r>
            </w:ins>
          </w:p>
          <w:p w14:paraId="135A1D7A" w14:textId="77777777" w:rsidR="007075E6" w:rsidRPr="005E3695" w:rsidRDefault="007075E6" w:rsidP="00CD196B">
            <w:pPr>
              <w:rPr>
                <w:ins w:id="279" w:author="Innocence Harvey" w:date="2015-02-26T20:18:00Z"/>
                <w:rFonts w:ascii="Times" w:hAnsi="Times"/>
              </w:rPr>
            </w:pPr>
          </w:p>
        </w:tc>
      </w:tr>
      <w:tr w:rsidR="007075E6" w:rsidRPr="005E3695" w14:paraId="60DC0650" w14:textId="77777777" w:rsidTr="00CD196B">
        <w:trPr>
          <w:ins w:id="280" w:author="Innocence Harvey" w:date="2015-02-26T20:18:00Z"/>
        </w:trPr>
        <w:tc>
          <w:tcPr>
            <w:tcW w:w="3038" w:type="dxa"/>
          </w:tcPr>
          <w:p w14:paraId="6EAC8BAE" w14:textId="77777777" w:rsidR="007075E6" w:rsidRPr="005E3695" w:rsidRDefault="007075E6" w:rsidP="00CD196B">
            <w:pPr>
              <w:rPr>
                <w:ins w:id="281" w:author="Innocence Harvey" w:date="2015-02-26T20:18:00Z"/>
                <w:rFonts w:ascii="Times" w:hAnsi="Times"/>
                <w:i/>
              </w:rPr>
            </w:pPr>
            <w:ins w:id="282" w:author="Innocence Harvey" w:date="2015-02-26T20:18:00Z">
              <w:r w:rsidRPr="005E3695">
                <w:rPr>
                  <w:rFonts w:ascii="Times" w:hAnsi="Times"/>
                  <w:i/>
                </w:rPr>
                <w:t>Idh1</w:t>
              </w:r>
            </w:ins>
          </w:p>
        </w:tc>
        <w:tc>
          <w:tcPr>
            <w:tcW w:w="3124" w:type="dxa"/>
          </w:tcPr>
          <w:p w14:paraId="6C7779C3" w14:textId="77777777" w:rsidR="007075E6" w:rsidRPr="005E3695" w:rsidRDefault="007075E6" w:rsidP="00CD196B">
            <w:pPr>
              <w:rPr>
                <w:ins w:id="283" w:author="Innocence Harvey" w:date="2015-02-26T20:18:00Z"/>
                <w:rFonts w:ascii="Times" w:eastAsia="Times New Roman" w:hAnsi="Times" w:cs="Times New Roman"/>
                <w:color w:val="000000"/>
              </w:rPr>
            </w:pPr>
            <w:ins w:id="284" w:author="Innocence Harvey" w:date="2015-02-26T20:18:00Z">
              <w:r w:rsidRPr="005E3695">
                <w:rPr>
                  <w:rFonts w:ascii="Times" w:eastAsia="Times New Roman" w:hAnsi="Times" w:cs="Times New Roman"/>
                  <w:color w:val="000000"/>
                </w:rPr>
                <w:t>CTCAGAGCTCTCTTGGACCGA</w:t>
              </w:r>
            </w:ins>
          </w:p>
        </w:tc>
        <w:tc>
          <w:tcPr>
            <w:tcW w:w="2694" w:type="dxa"/>
          </w:tcPr>
          <w:p w14:paraId="3E871FCE" w14:textId="77777777" w:rsidR="007075E6" w:rsidRPr="005E3695" w:rsidRDefault="007075E6" w:rsidP="00CD196B">
            <w:pPr>
              <w:jc w:val="center"/>
              <w:rPr>
                <w:ins w:id="285" w:author="Innocence Harvey" w:date="2015-02-26T20:18:00Z"/>
                <w:rFonts w:ascii="Times" w:eastAsia="Times New Roman" w:hAnsi="Times" w:cs="Times New Roman"/>
                <w:color w:val="000000"/>
              </w:rPr>
            </w:pPr>
            <w:ins w:id="286" w:author="Innocence Harvey" w:date="2015-02-26T20:18:00Z">
              <w:r w:rsidRPr="005E3695">
                <w:rPr>
                  <w:rFonts w:ascii="Times" w:eastAsia="Times New Roman" w:hAnsi="Times" w:cs="Times New Roman"/>
                  <w:color w:val="000000"/>
                </w:rPr>
                <w:t>CATCTCCTTGCATCTCCACCA</w:t>
              </w:r>
            </w:ins>
          </w:p>
        </w:tc>
      </w:tr>
      <w:tr w:rsidR="007075E6" w:rsidRPr="005E3695" w14:paraId="4380D204" w14:textId="77777777" w:rsidTr="00CD196B">
        <w:trPr>
          <w:ins w:id="287" w:author="Innocence Harvey" w:date="2015-02-26T20:18:00Z"/>
        </w:trPr>
        <w:tc>
          <w:tcPr>
            <w:tcW w:w="3038" w:type="dxa"/>
          </w:tcPr>
          <w:p w14:paraId="73EB1B27" w14:textId="77777777" w:rsidR="007075E6" w:rsidRPr="005E3695" w:rsidRDefault="007075E6" w:rsidP="00CD196B">
            <w:pPr>
              <w:rPr>
                <w:ins w:id="288" w:author="Innocence Harvey" w:date="2015-02-26T20:18:00Z"/>
                <w:rFonts w:ascii="Times" w:hAnsi="Times"/>
                <w:i/>
              </w:rPr>
            </w:pPr>
            <w:proofErr w:type="spellStart"/>
            <w:ins w:id="289" w:author="Innocence Harvey" w:date="2015-02-26T20:18:00Z">
              <w:r w:rsidRPr="005E3695">
                <w:rPr>
                  <w:rFonts w:ascii="Times" w:hAnsi="Times"/>
                  <w:i/>
                </w:rPr>
                <w:t>Ldhb</w:t>
              </w:r>
              <w:proofErr w:type="spellEnd"/>
            </w:ins>
          </w:p>
        </w:tc>
        <w:tc>
          <w:tcPr>
            <w:tcW w:w="3124" w:type="dxa"/>
          </w:tcPr>
          <w:p w14:paraId="1D7D9D2F" w14:textId="77777777" w:rsidR="007075E6" w:rsidRPr="005E3695" w:rsidRDefault="007075E6" w:rsidP="00CD196B">
            <w:pPr>
              <w:widowControl w:val="0"/>
              <w:autoSpaceDE w:val="0"/>
              <w:autoSpaceDN w:val="0"/>
              <w:adjustRightInd w:val="0"/>
              <w:spacing w:after="240"/>
              <w:rPr>
                <w:ins w:id="290" w:author="Innocence Harvey" w:date="2015-02-26T20:18:00Z"/>
                <w:rFonts w:ascii="Times" w:hAnsi="Times" w:cs="Times"/>
              </w:rPr>
            </w:pPr>
            <w:ins w:id="291" w:author="Innocence Harvey" w:date="2015-02-26T20:18:00Z">
              <w:r w:rsidRPr="005E3695">
                <w:rPr>
                  <w:rFonts w:ascii="Times" w:hAnsi="Times" w:cs="Arial"/>
                </w:rPr>
                <w:t>AAAGGCTACACCAACTGGGC</w:t>
              </w:r>
            </w:ins>
          </w:p>
          <w:p w14:paraId="7703CAD8" w14:textId="77777777" w:rsidR="007075E6" w:rsidRPr="005E3695" w:rsidRDefault="007075E6" w:rsidP="00CD196B">
            <w:pPr>
              <w:rPr>
                <w:ins w:id="292" w:author="Innocence Harvey" w:date="2015-02-26T20:18:00Z"/>
                <w:rFonts w:ascii="Times" w:hAnsi="Times"/>
              </w:rPr>
            </w:pPr>
          </w:p>
        </w:tc>
        <w:tc>
          <w:tcPr>
            <w:tcW w:w="2694" w:type="dxa"/>
          </w:tcPr>
          <w:p w14:paraId="6789B834" w14:textId="77777777" w:rsidR="007075E6" w:rsidRPr="005E3695" w:rsidRDefault="007075E6" w:rsidP="00CD196B">
            <w:pPr>
              <w:widowControl w:val="0"/>
              <w:autoSpaceDE w:val="0"/>
              <w:autoSpaceDN w:val="0"/>
              <w:adjustRightInd w:val="0"/>
              <w:spacing w:after="240"/>
              <w:rPr>
                <w:ins w:id="293" w:author="Innocence Harvey" w:date="2015-02-26T20:18:00Z"/>
                <w:rFonts w:ascii="Times" w:hAnsi="Times" w:cs="Times"/>
              </w:rPr>
            </w:pPr>
            <w:ins w:id="294" w:author="Innocence Harvey" w:date="2015-02-26T20:18:00Z">
              <w:r w:rsidRPr="005E3695">
                <w:rPr>
                  <w:rFonts w:ascii="Times" w:hAnsi="Times" w:cs="Arial"/>
                </w:rPr>
                <w:t>GCCGTACATTCCCTTCACCA</w:t>
              </w:r>
            </w:ins>
          </w:p>
          <w:p w14:paraId="296C86EC" w14:textId="77777777" w:rsidR="007075E6" w:rsidRPr="005E3695" w:rsidRDefault="007075E6" w:rsidP="00CD196B">
            <w:pPr>
              <w:rPr>
                <w:ins w:id="295" w:author="Innocence Harvey" w:date="2015-02-26T20:18:00Z"/>
                <w:rFonts w:ascii="Times" w:hAnsi="Times"/>
              </w:rPr>
            </w:pPr>
          </w:p>
        </w:tc>
      </w:tr>
      <w:tr w:rsidR="007075E6" w:rsidRPr="005E3695" w14:paraId="6B27FB49" w14:textId="77777777" w:rsidTr="00CD196B">
        <w:trPr>
          <w:ins w:id="296" w:author="Innocence Harvey" w:date="2015-02-26T20:18:00Z"/>
        </w:trPr>
        <w:tc>
          <w:tcPr>
            <w:tcW w:w="3038" w:type="dxa"/>
          </w:tcPr>
          <w:p w14:paraId="4005CBD4" w14:textId="77777777" w:rsidR="007075E6" w:rsidRPr="005E3695" w:rsidRDefault="007075E6" w:rsidP="00CD196B">
            <w:pPr>
              <w:rPr>
                <w:ins w:id="297" w:author="Innocence Harvey" w:date="2015-02-26T20:18:00Z"/>
                <w:rFonts w:ascii="Times" w:hAnsi="Times"/>
                <w:i/>
              </w:rPr>
            </w:pPr>
            <w:ins w:id="298" w:author="Innocence Harvey" w:date="2015-02-26T20:18:00Z">
              <w:r w:rsidRPr="005E3695">
                <w:rPr>
                  <w:rFonts w:ascii="Times" w:hAnsi="Times"/>
                  <w:i/>
                </w:rPr>
                <w:t>Mdh1</w:t>
              </w:r>
            </w:ins>
          </w:p>
        </w:tc>
        <w:tc>
          <w:tcPr>
            <w:tcW w:w="3124" w:type="dxa"/>
          </w:tcPr>
          <w:p w14:paraId="39695ED4" w14:textId="77777777" w:rsidR="007075E6" w:rsidRPr="005E3695" w:rsidRDefault="007075E6" w:rsidP="00CD196B">
            <w:pPr>
              <w:widowControl w:val="0"/>
              <w:autoSpaceDE w:val="0"/>
              <w:autoSpaceDN w:val="0"/>
              <w:adjustRightInd w:val="0"/>
              <w:spacing w:after="240"/>
              <w:rPr>
                <w:ins w:id="299" w:author="Innocence Harvey" w:date="2015-02-26T20:18:00Z"/>
                <w:rFonts w:ascii="Times" w:hAnsi="Times" w:cs="Times"/>
              </w:rPr>
            </w:pPr>
            <w:ins w:id="300" w:author="Innocence Harvey" w:date="2015-02-26T20:18:00Z">
              <w:r w:rsidRPr="005E3695">
                <w:rPr>
                  <w:rFonts w:ascii="Times" w:hAnsi="Times" w:cs="Arial"/>
                </w:rPr>
                <w:t>GGAACCCCAGAGGGAGAGTT</w:t>
              </w:r>
            </w:ins>
          </w:p>
          <w:p w14:paraId="1A67CA8D" w14:textId="77777777" w:rsidR="007075E6" w:rsidRPr="005E3695" w:rsidRDefault="007075E6" w:rsidP="00CD196B">
            <w:pPr>
              <w:rPr>
                <w:ins w:id="301" w:author="Innocence Harvey" w:date="2015-02-26T20:18:00Z"/>
                <w:rFonts w:ascii="Times" w:hAnsi="Times"/>
              </w:rPr>
            </w:pPr>
          </w:p>
        </w:tc>
        <w:tc>
          <w:tcPr>
            <w:tcW w:w="2694" w:type="dxa"/>
          </w:tcPr>
          <w:p w14:paraId="1AD24D67" w14:textId="77777777" w:rsidR="007075E6" w:rsidRPr="005E3695" w:rsidRDefault="007075E6" w:rsidP="00CD196B">
            <w:pPr>
              <w:widowControl w:val="0"/>
              <w:autoSpaceDE w:val="0"/>
              <w:autoSpaceDN w:val="0"/>
              <w:adjustRightInd w:val="0"/>
              <w:spacing w:after="240"/>
              <w:rPr>
                <w:ins w:id="302" w:author="Innocence Harvey" w:date="2015-02-26T20:18:00Z"/>
                <w:rFonts w:ascii="Times" w:hAnsi="Times" w:cs="Times"/>
              </w:rPr>
            </w:pPr>
            <w:ins w:id="303" w:author="Innocence Harvey" w:date="2015-02-26T20:18:00Z">
              <w:r w:rsidRPr="005E3695">
                <w:rPr>
                  <w:rFonts w:ascii="Times" w:hAnsi="Times" w:cs="Arial"/>
                </w:rPr>
                <w:t>TGGGGAGGCCTTCAACAAAC</w:t>
              </w:r>
            </w:ins>
          </w:p>
          <w:p w14:paraId="10F03B84" w14:textId="77777777" w:rsidR="007075E6" w:rsidRPr="005E3695" w:rsidRDefault="007075E6" w:rsidP="00CD196B">
            <w:pPr>
              <w:rPr>
                <w:ins w:id="304" w:author="Innocence Harvey" w:date="2015-02-26T20:18:00Z"/>
                <w:rFonts w:ascii="Times" w:hAnsi="Times"/>
              </w:rPr>
            </w:pPr>
          </w:p>
        </w:tc>
      </w:tr>
      <w:tr w:rsidR="007075E6" w:rsidRPr="005E3695" w14:paraId="41A3884A" w14:textId="77777777" w:rsidTr="00CD196B">
        <w:trPr>
          <w:ins w:id="305" w:author="Innocence Harvey" w:date="2015-02-26T20:18:00Z"/>
        </w:trPr>
        <w:tc>
          <w:tcPr>
            <w:tcW w:w="3038" w:type="dxa"/>
          </w:tcPr>
          <w:p w14:paraId="77E01288" w14:textId="77777777" w:rsidR="007075E6" w:rsidRPr="005E3695" w:rsidRDefault="007075E6" w:rsidP="00CD196B">
            <w:pPr>
              <w:rPr>
                <w:ins w:id="306" w:author="Innocence Harvey" w:date="2015-02-26T20:18:00Z"/>
                <w:rFonts w:ascii="Times" w:hAnsi="Times"/>
                <w:i/>
              </w:rPr>
            </w:pPr>
            <w:ins w:id="307" w:author="Innocence Harvey" w:date="2015-02-26T20:18:00Z">
              <w:r w:rsidRPr="005E3695">
                <w:rPr>
                  <w:rFonts w:ascii="Times" w:hAnsi="Times"/>
                  <w:i/>
                </w:rPr>
                <w:t>Me1</w:t>
              </w:r>
            </w:ins>
          </w:p>
        </w:tc>
        <w:tc>
          <w:tcPr>
            <w:tcW w:w="3124" w:type="dxa"/>
          </w:tcPr>
          <w:p w14:paraId="6A33E4B7" w14:textId="04AE4996" w:rsidR="007075E6" w:rsidRPr="005E3695" w:rsidRDefault="00B375F2" w:rsidP="00CD196B">
            <w:pPr>
              <w:rPr>
                <w:ins w:id="308" w:author="Innocence Harvey" w:date="2015-02-26T20:18:00Z"/>
                <w:rFonts w:ascii="Times" w:hAnsi="Times"/>
              </w:rPr>
            </w:pPr>
            <w:ins w:id="309" w:author="Innocence Harvey" w:date="2015-02-26T20:24:00Z">
              <w:r>
                <w:rPr>
                  <w:rFonts w:ascii="Times" w:hAnsi="Times"/>
                </w:rPr>
                <w:t>GGACCCGCATCTCAACAAG</w:t>
              </w:r>
            </w:ins>
          </w:p>
        </w:tc>
        <w:tc>
          <w:tcPr>
            <w:tcW w:w="2694" w:type="dxa"/>
          </w:tcPr>
          <w:p w14:paraId="63DA1D51" w14:textId="2D49BCB6" w:rsidR="007075E6" w:rsidRPr="005E3695" w:rsidRDefault="00B375F2" w:rsidP="00CD196B">
            <w:pPr>
              <w:rPr>
                <w:ins w:id="310" w:author="Innocence Harvey" w:date="2015-02-26T20:18:00Z"/>
                <w:rFonts w:ascii="Times" w:hAnsi="Times"/>
              </w:rPr>
            </w:pPr>
            <w:ins w:id="311" w:author="Innocence Harvey" w:date="2015-02-26T20:25:00Z">
              <w:r>
                <w:rPr>
                  <w:rFonts w:ascii="Times" w:hAnsi="Times"/>
                </w:rPr>
                <w:t>TCGAAG</w:t>
              </w:r>
              <w:bookmarkStart w:id="312" w:name="_GoBack"/>
              <w:bookmarkEnd w:id="312"/>
              <w:r>
                <w:rPr>
                  <w:rFonts w:ascii="Times" w:hAnsi="Times"/>
                </w:rPr>
                <w:t>TCAGAGTTCAGTCGTT</w:t>
              </w:r>
            </w:ins>
          </w:p>
        </w:tc>
      </w:tr>
      <w:tr w:rsidR="007075E6" w:rsidRPr="005E3695" w14:paraId="5E66A921" w14:textId="77777777" w:rsidTr="00CD196B">
        <w:trPr>
          <w:ins w:id="313" w:author="Innocence Harvey" w:date="2015-02-26T20:18:00Z"/>
        </w:trPr>
        <w:tc>
          <w:tcPr>
            <w:tcW w:w="3038" w:type="dxa"/>
          </w:tcPr>
          <w:p w14:paraId="39B04CE2" w14:textId="77777777" w:rsidR="007075E6" w:rsidRPr="005E3695" w:rsidRDefault="007075E6" w:rsidP="00CD196B">
            <w:pPr>
              <w:rPr>
                <w:ins w:id="314" w:author="Innocence Harvey" w:date="2015-02-26T20:18:00Z"/>
                <w:rFonts w:ascii="Times" w:hAnsi="Times"/>
                <w:i/>
              </w:rPr>
            </w:pPr>
            <w:ins w:id="315" w:author="Innocence Harvey" w:date="2015-02-26T20:18:00Z">
              <w:r w:rsidRPr="005E3695">
                <w:rPr>
                  <w:rFonts w:ascii="Times" w:hAnsi="Times"/>
                  <w:i/>
                </w:rPr>
                <w:t>Psmd1</w:t>
              </w:r>
            </w:ins>
          </w:p>
        </w:tc>
        <w:tc>
          <w:tcPr>
            <w:tcW w:w="3124" w:type="dxa"/>
          </w:tcPr>
          <w:p w14:paraId="3B825750" w14:textId="77777777" w:rsidR="007075E6" w:rsidRPr="005E3695" w:rsidRDefault="007075E6" w:rsidP="00CD196B">
            <w:pPr>
              <w:rPr>
                <w:ins w:id="316" w:author="Innocence Harvey" w:date="2015-02-26T20:18:00Z"/>
                <w:rFonts w:ascii="Times" w:eastAsia="Times New Roman" w:hAnsi="Times" w:cs="Times New Roman"/>
                <w:color w:val="000000"/>
              </w:rPr>
            </w:pPr>
            <w:ins w:id="317" w:author="Innocence Harvey" w:date="2015-02-26T20:18:00Z">
              <w:r w:rsidRPr="005E3695">
                <w:rPr>
                  <w:rFonts w:ascii="Times" w:eastAsia="Times New Roman" w:hAnsi="Times" w:cs="Times New Roman"/>
                  <w:color w:val="000000"/>
                </w:rPr>
                <w:t>TGCCAATCATGGTGGTGACA</w:t>
              </w:r>
            </w:ins>
          </w:p>
          <w:p w14:paraId="125C7068" w14:textId="77777777" w:rsidR="007075E6" w:rsidRPr="005E3695" w:rsidRDefault="007075E6" w:rsidP="00CD196B">
            <w:pPr>
              <w:rPr>
                <w:ins w:id="318" w:author="Innocence Harvey" w:date="2015-02-26T20:18:00Z"/>
                <w:rFonts w:ascii="Times" w:hAnsi="Times"/>
              </w:rPr>
            </w:pPr>
          </w:p>
        </w:tc>
        <w:tc>
          <w:tcPr>
            <w:tcW w:w="2694" w:type="dxa"/>
          </w:tcPr>
          <w:p w14:paraId="7F50FF2C" w14:textId="77777777" w:rsidR="007075E6" w:rsidRPr="005E3695" w:rsidRDefault="007075E6" w:rsidP="00CD196B">
            <w:pPr>
              <w:rPr>
                <w:ins w:id="319" w:author="Innocence Harvey" w:date="2015-02-26T20:18:00Z"/>
                <w:rFonts w:ascii="Times" w:eastAsia="Times New Roman" w:hAnsi="Times" w:cs="Times New Roman"/>
                <w:color w:val="000000"/>
              </w:rPr>
            </w:pPr>
            <w:ins w:id="320" w:author="Innocence Harvey" w:date="2015-02-26T20:18:00Z">
              <w:r w:rsidRPr="005E3695">
                <w:rPr>
                  <w:rFonts w:ascii="Times" w:eastAsia="Times New Roman" w:hAnsi="Times" w:cs="Times New Roman"/>
                  <w:color w:val="000000"/>
                </w:rPr>
                <w:t>ACACATCCTGACGTGCAGTT</w:t>
              </w:r>
            </w:ins>
          </w:p>
          <w:p w14:paraId="615A406E" w14:textId="77777777" w:rsidR="007075E6" w:rsidRPr="005E3695" w:rsidRDefault="007075E6" w:rsidP="00CD196B">
            <w:pPr>
              <w:rPr>
                <w:ins w:id="321" w:author="Innocence Harvey" w:date="2015-02-26T20:18:00Z"/>
                <w:rFonts w:ascii="Times" w:hAnsi="Times"/>
              </w:rPr>
            </w:pPr>
          </w:p>
        </w:tc>
      </w:tr>
      <w:tr w:rsidR="007075E6" w:rsidRPr="005E3695" w14:paraId="77F8E11D" w14:textId="77777777" w:rsidTr="00CD196B">
        <w:trPr>
          <w:ins w:id="322" w:author="Innocence Harvey" w:date="2015-02-26T20:18:00Z"/>
        </w:trPr>
        <w:tc>
          <w:tcPr>
            <w:tcW w:w="3038" w:type="dxa"/>
          </w:tcPr>
          <w:p w14:paraId="237349C8" w14:textId="77777777" w:rsidR="007075E6" w:rsidRPr="005E3695" w:rsidRDefault="007075E6" w:rsidP="00CD196B">
            <w:pPr>
              <w:rPr>
                <w:ins w:id="323" w:author="Innocence Harvey" w:date="2015-02-26T20:18:00Z"/>
                <w:rFonts w:ascii="Times" w:hAnsi="Times"/>
                <w:i/>
              </w:rPr>
            </w:pPr>
            <w:ins w:id="324" w:author="Innocence Harvey" w:date="2015-02-26T20:18:00Z">
              <w:r w:rsidRPr="005E3695">
                <w:rPr>
                  <w:rFonts w:ascii="Times" w:hAnsi="Times"/>
                  <w:i/>
                </w:rPr>
                <w:t>Psmd8</w:t>
              </w:r>
            </w:ins>
          </w:p>
        </w:tc>
        <w:tc>
          <w:tcPr>
            <w:tcW w:w="3124" w:type="dxa"/>
          </w:tcPr>
          <w:p w14:paraId="18E23BA0" w14:textId="77777777" w:rsidR="007075E6" w:rsidRPr="005E3695" w:rsidRDefault="007075E6" w:rsidP="00CD196B">
            <w:pPr>
              <w:rPr>
                <w:ins w:id="325" w:author="Innocence Harvey" w:date="2015-02-26T20:18:00Z"/>
                <w:rFonts w:ascii="Times" w:eastAsia="Times New Roman" w:hAnsi="Times" w:cs="Times New Roman"/>
                <w:color w:val="000000"/>
              </w:rPr>
            </w:pPr>
            <w:ins w:id="326" w:author="Innocence Harvey" w:date="2015-02-26T20:18:00Z">
              <w:r w:rsidRPr="005E3695">
                <w:rPr>
                  <w:rFonts w:ascii="Times" w:eastAsia="Times New Roman" w:hAnsi="Times" w:cs="Times New Roman"/>
                  <w:color w:val="000000"/>
                </w:rPr>
                <w:t>ACGAGTGGAACCGGAAGAAC</w:t>
              </w:r>
            </w:ins>
          </w:p>
          <w:p w14:paraId="3A1624EB" w14:textId="77777777" w:rsidR="007075E6" w:rsidRPr="005E3695" w:rsidRDefault="007075E6" w:rsidP="00CD196B">
            <w:pPr>
              <w:rPr>
                <w:ins w:id="327" w:author="Innocence Harvey" w:date="2015-02-26T20:18:00Z"/>
                <w:rFonts w:ascii="Times" w:hAnsi="Times"/>
              </w:rPr>
            </w:pPr>
          </w:p>
        </w:tc>
        <w:tc>
          <w:tcPr>
            <w:tcW w:w="2694" w:type="dxa"/>
          </w:tcPr>
          <w:p w14:paraId="7E932342" w14:textId="77777777" w:rsidR="007075E6" w:rsidRPr="005E3695" w:rsidRDefault="007075E6" w:rsidP="00CD196B">
            <w:pPr>
              <w:rPr>
                <w:ins w:id="328" w:author="Innocence Harvey" w:date="2015-02-26T20:18:00Z"/>
                <w:rFonts w:ascii="Times" w:eastAsia="Times New Roman" w:hAnsi="Times" w:cs="Times New Roman"/>
                <w:color w:val="000000"/>
              </w:rPr>
            </w:pPr>
            <w:ins w:id="329" w:author="Innocence Harvey" w:date="2015-02-26T20:18:00Z">
              <w:r w:rsidRPr="005E3695">
                <w:rPr>
                  <w:rFonts w:ascii="Times" w:eastAsia="Times New Roman" w:hAnsi="Times" w:cs="Times New Roman"/>
                  <w:color w:val="000000"/>
                </w:rPr>
                <w:t>CCGTGGTTGGCAGGAAATTG</w:t>
              </w:r>
            </w:ins>
          </w:p>
          <w:p w14:paraId="6DBC9DA6" w14:textId="77777777" w:rsidR="007075E6" w:rsidRPr="005E3695" w:rsidRDefault="007075E6" w:rsidP="00CD196B">
            <w:pPr>
              <w:rPr>
                <w:ins w:id="330" w:author="Innocence Harvey" w:date="2015-02-26T20:18:00Z"/>
                <w:rFonts w:ascii="Times" w:hAnsi="Times"/>
              </w:rPr>
            </w:pPr>
          </w:p>
        </w:tc>
      </w:tr>
      <w:tr w:rsidR="007075E6" w:rsidRPr="005E3695" w14:paraId="64F2C098" w14:textId="77777777" w:rsidTr="00CD196B">
        <w:trPr>
          <w:ins w:id="331" w:author="Innocence Harvey" w:date="2015-02-26T20:18:00Z"/>
        </w:trPr>
        <w:tc>
          <w:tcPr>
            <w:tcW w:w="3038" w:type="dxa"/>
          </w:tcPr>
          <w:p w14:paraId="21E10076" w14:textId="77777777" w:rsidR="007075E6" w:rsidRPr="005E3695" w:rsidRDefault="007075E6" w:rsidP="00CD196B">
            <w:pPr>
              <w:rPr>
                <w:ins w:id="332" w:author="Innocence Harvey" w:date="2015-02-26T20:18:00Z"/>
                <w:rFonts w:ascii="Times" w:hAnsi="Times"/>
                <w:i/>
              </w:rPr>
            </w:pPr>
            <w:ins w:id="333" w:author="Innocence Harvey" w:date="2015-02-26T20:18:00Z">
              <w:r w:rsidRPr="005E3695">
                <w:rPr>
                  <w:rFonts w:ascii="Times" w:hAnsi="Times"/>
                  <w:i/>
                </w:rPr>
                <w:t>Rplp0</w:t>
              </w:r>
            </w:ins>
          </w:p>
        </w:tc>
        <w:tc>
          <w:tcPr>
            <w:tcW w:w="3124" w:type="dxa"/>
          </w:tcPr>
          <w:p w14:paraId="4FDB6A23" w14:textId="77777777" w:rsidR="007075E6" w:rsidRPr="005E3695" w:rsidRDefault="007075E6" w:rsidP="00CD196B">
            <w:pPr>
              <w:rPr>
                <w:ins w:id="334" w:author="Innocence Harvey" w:date="2015-02-26T20:18:00Z"/>
                <w:rFonts w:ascii="Times" w:hAnsi="Times"/>
              </w:rPr>
            </w:pPr>
            <w:ins w:id="335" w:author="Innocence Harvey" w:date="2015-02-26T20:18:00Z">
              <w:r w:rsidRPr="005E3695">
                <w:rPr>
                  <w:rFonts w:ascii="Times" w:hAnsi="Times" w:cs="Helvetica Neue"/>
                </w:rPr>
                <w:t>GAAACTGCTGCCTCACATCCG</w:t>
              </w:r>
            </w:ins>
          </w:p>
        </w:tc>
        <w:tc>
          <w:tcPr>
            <w:tcW w:w="2694" w:type="dxa"/>
          </w:tcPr>
          <w:p w14:paraId="2F838E31" w14:textId="77777777" w:rsidR="007075E6" w:rsidRPr="005E3695" w:rsidRDefault="007075E6" w:rsidP="00CD196B">
            <w:pPr>
              <w:rPr>
                <w:ins w:id="336" w:author="Innocence Harvey" w:date="2015-02-26T20:18:00Z"/>
                <w:rFonts w:ascii="Times" w:hAnsi="Times"/>
              </w:rPr>
            </w:pPr>
            <w:ins w:id="337" w:author="Innocence Harvey" w:date="2015-02-26T20:18:00Z">
              <w:r w:rsidRPr="005E3695">
                <w:rPr>
                  <w:rFonts w:ascii="Times" w:hAnsi="Times" w:cs="Helvetica Neue"/>
                </w:rPr>
                <w:t>GCTGGCACAGTGACCTCACACG</w:t>
              </w:r>
            </w:ins>
          </w:p>
        </w:tc>
      </w:tr>
      <w:tr w:rsidR="007075E6" w:rsidRPr="005E3695" w14:paraId="704D330D" w14:textId="77777777" w:rsidTr="00CD196B">
        <w:trPr>
          <w:ins w:id="338" w:author="Innocence Harvey" w:date="2015-02-26T20:18:00Z"/>
        </w:trPr>
        <w:tc>
          <w:tcPr>
            <w:tcW w:w="3038" w:type="dxa"/>
          </w:tcPr>
          <w:p w14:paraId="4FD37C68" w14:textId="77777777" w:rsidR="007075E6" w:rsidRPr="005E3695" w:rsidRDefault="007075E6" w:rsidP="00CD196B">
            <w:pPr>
              <w:rPr>
                <w:ins w:id="339" w:author="Innocence Harvey" w:date="2015-02-26T20:18:00Z"/>
                <w:rFonts w:ascii="Times" w:hAnsi="Times"/>
                <w:i/>
              </w:rPr>
            </w:pPr>
            <w:ins w:id="340" w:author="Innocence Harvey" w:date="2015-02-26T20:18:00Z">
              <w:r w:rsidRPr="005E3695">
                <w:rPr>
                  <w:rFonts w:ascii="Times" w:hAnsi="Times"/>
                  <w:i/>
                </w:rPr>
                <w:t>Rplp13a</w:t>
              </w:r>
            </w:ins>
          </w:p>
        </w:tc>
        <w:tc>
          <w:tcPr>
            <w:tcW w:w="3124" w:type="dxa"/>
          </w:tcPr>
          <w:p w14:paraId="7F587EEA" w14:textId="77777777" w:rsidR="007075E6" w:rsidRPr="005E3695" w:rsidRDefault="007075E6" w:rsidP="00CD196B">
            <w:pPr>
              <w:rPr>
                <w:ins w:id="341" w:author="Innocence Harvey" w:date="2015-02-26T20:18:00Z"/>
                <w:rFonts w:ascii="Times" w:hAnsi="Times"/>
              </w:rPr>
            </w:pPr>
            <w:ins w:id="342" w:author="Innocence Harvey" w:date="2015-02-26T20:18:00Z">
              <w:r w:rsidRPr="005E3695">
                <w:rPr>
                  <w:rFonts w:ascii="Times" w:hAnsi="Times" w:cs="Helvetica Neue"/>
                </w:rPr>
                <w:t>GCGGATGAATACCAACCCCT</w:t>
              </w:r>
            </w:ins>
          </w:p>
        </w:tc>
        <w:tc>
          <w:tcPr>
            <w:tcW w:w="2694" w:type="dxa"/>
          </w:tcPr>
          <w:p w14:paraId="0109CEBF" w14:textId="77777777" w:rsidR="007075E6" w:rsidRPr="005E3695" w:rsidRDefault="007075E6" w:rsidP="00CD196B">
            <w:pPr>
              <w:rPr>
                <w:ins w:id="343" w:author="Innocence Harvey" w:date="2015-02-26T20:18:00Z"/>
                <w:rFonts w:ascii="Times" w:hAnsi="Times"/>
              </w:rPr>
            </w:pPr>
            <w:ins w:id="344" w:author="Innocence Harvey" w:date="2015-02-26T20:18:00Z">
              <w:r w:rsidRPr="005E3695">
                <w:rPr>
                  <w:rFonts w:ascii="Times" w:hAnsi="Times" w:cs="Helvetica Neue"/>
                </w:rPr>
                <w:t>CCTGGCCTCTCTTGGTCTTG</w:t>
              </w:r>
            </w:ins>
          </w:p>
        </w:tc>
      </w:tr>
      <w:tr w:rsidR="007075E6" w:rsidRPr="005E3695" w14:paraId="78B1B377" w14:textId="77777777" w:rsidTr="00CD196B">
        <w:trPr>
          <w:ins w:id="345" w:author="Innocence Harvey" w:date="2015-02-26T20:18:00Z"/>
        </w:trPr>
        <w:tc>
          <w:tcPr>
            <w:tcW w:w="3038" w:type="dxa"/>
          </w:tcPr>
          <w:p w14:paraId="5CAC665E" w14:textId="77777777" w:rsidR="007075E6" w:rsidRPr="005E3695" w:rsidRDefault="007075E6" w:rsidP="00CD196B">
            <w:pPr>
              <w:rPr>
                <w:ins w:id="346" w:author="Innocence Harvey" w:date="2015-02-26T20:18:00Z"/>
                <w:rFonts w:ascii="Times" w:hAnsi="Times"/>
                <w:i/>
              </w:rPr>
            </w:pPr>
            <w:ins w:id="347" w:author="Innocence Harvey" w:date="2015-02-26T20:18:00Z">
              <w:r w:rsidRPr="005E3695">
                <w:rPr>
                  <w:rFonts w:ascii="Times" w:hAnsi="Times"/>
                  <w:i/>
                </w:rPr>
                <w:t>Scd1</w:t>
              </w:r>
            </w:ins>
          </w:p>
        </w:tc>
        <w:tc>
          <w:tcPr>
            <w:tcW w:w="3124" w:type="dxa"/>
          </w:tcPr>
          <w:p w14:paraId="5CE01810" w14:textId="77777777" w:rsidR="007075E6" w:rsidRPr="005E3695" w:rsidRDefault="007075E6" w:rsidP="00CD196B">
            <w:pPr>
              <w:widowControl w:val="0"/>
              <w:autoSpaceDE w:val="0"/>
              <w:autoSpaceDN w:val="0"/>
              <w:adjustRightInd w:val="0"/>
              <w:spacing w:after="240"/>
              <w:rPr>
                <w:ins w:id="348" w:author="Innocence Harvey" w:date="2015-02-26T20:18:00Z"/>
                <w:rFonts w:ascii="Times" w:hAnsi="Times" w:cs="Times"/>
              </w:rPr>
            </w:pPr>
            <w:ins w:id="349" w:author="Innocence Harvey" w:date="2015-02-26T20:18:00Z">
              <w:r w:rsidRPr="005E3695">
                <w:rPr>
                  <w:rFonts w:ascii="Times" w:hAnsi="Times" w:cs="Arial"/>
                </w:rPr>
                <w:t>CACTCGCCTACACCAACGG</w:t>
              </w:r>
            </w:ins>
          </w:p>
        </w:tc>
        <w:tc>
          <w:tcPr>
            <w:tcW w:w="2694" w:type="dxa"/>
          </w:tcPr>
          <w:p w14:paraId="1C07F794" w14:textId="77777777" w:rsidR="007075E6" w:rsidRPr="005E3695" w:rsidRDefault="007075E6" w:rsidP="00CD196B">
            <w:pPr>
              <w:widowControl w:val="0"/>
              <w:autoSpaceDE w:val="0"/>
              <w:autoSpaceDN w:val="0"/>
              <w:adjustRightInd w:val="0"/>
              <w:spacing w:after="240"/>
              <w:rPr>
                <w:ins w:id="350" w:author="Innocence Harvey" w:date="2015-02-26T20:18:00Z"/>
                <w:rFonts w:ascii="Times" w:hAnsi="Times" w:cs="Times"/>
              </w:rPr>
            </w:pPr>
            <w:ins w:id="351" w:author="Innocence Harvey" w:date="2015-02-26T20:18:00Z">
              <w:r w:rsidRPr="005E3695">
                <w:rPr>
                  <w:rFonts w:ascii="Times" w:hAnsi="Times" w:cs="Arial"/>
                </w:rPr>
                <w:t>GAACTGGAGATCTCTTGGAGCA</w:t>
              </w:r>
            </w:ins>
          </w:p>
        </w:tc>
      </w:tr>
      <w:tr w:rsidR="007075E6" w:rsidRPr="005E3695" w14:paraId="1CB69BB5" w14:textId="77777777" w:rsidTr="00CD196B">
        <w:trPr>
          <w:ins w:id="352" w:author="Innocence Harvey" w:date="2015-02-26T20:18:00Z"/>
        </w:trPr>
        <w:tc>
          <w:tcPr>
            <w:tcW w:w="3038" w:type="dxa"/>
          </w:tcPr>
          <w:p w14:paraId="543EE01A" w14:textId="77777777" w:rsidR="007075E6" w:rsidRPr="005E3695" w:rsidRDefault="007075E6" w:rsidP="00CD196B">
            <w:pPr>
              <w:rPr>
                <w:ins w:id="353" w:author="Innocence Harvey" w:date="2015-02-26T20:18:00Z"/>
                <w:rFonts w:ascii="Times" w:hAnsi="Times"/>
                <w:i/>
              </w:rPr>
            </w:pPr>
            <w:ins w:id="354" w:author="Innocence Harvey" w:date="2015-02-26T20:18:00Z">
              <w:r w:rsidRPr="005E3695">
                <w:rPr>
                  <w:rFonts w:ascii="Times" w:hAnsi="Times"/>
                  <w:i/>
                </w:rPr>
                <w:t>Trim63</w:t>
              </w:r>
            </w:ins>
          </w:p>
        </w:tc>
        <w:tc>
          <w:tcPr>
            <w:tcW w:w="3124" w:type="dxa"/>
          </w:tcPr>
          <w:p w14:paraId="0B2839AA" w14:textId="77777777" w:rsidR="007075E6" w:rsidRPr="005E3695" w:rsidRDefault="007075E6" w:rsidP="00CD196B">
            <w:pPr>
              <w:rPr>
                <w:ins w:id="355" w:author="Innocence Harvey" w:date="2015-02-26T20:18:00Z"/>
                <w:rFonts w:ascii="Times" w:hAnsi="Times"/>
              </w:rPr>
            </w:pPr>
            <w:ins w:id="356" w:author="Innocence Harvey" w:date="2015-02-26T20:18:00Z">
              <w:r w:rsidRPr="005E3695">
                <w:rPr>
                  <w:rFonts w:ascii="Times" w:hAnsi="Times" w:cs="Helvetica Neue"/>
                </w:rPr>
                <w:t>GAGGGCCATTGACTTTGGGA</w:t>
              </w:r>
            </w:ins>
          </w:p>
        </w:tc>
        <w:tc>
          <w:tcPr>
            <w:tcW w:w="2694" w:type="dxa"/>
          </w:tcPr>
          <w:p w14:paraId="2138D7AC" w14:textId="77777777" w:rsidR="007075E6" w:rsidRPr="005E3695" w:rsidRDefault="007075E6" w:rsidP="00CD196B">
            <w:pPr>
              <w:rPr>
                <w:ins w:id="357" w:author="Innocence Harvey" w:date="2015-02-26T20:18:00Z"/>
                <w:rFonts w:ascii="Times" w:hAnsi="Times"/>
              </w:rPr>
            </w:pPr>
            <w:ins w:id="358" w:author="Innocence Harvey" w:date="2015-02-26T20:18:00Z">
              <w:r w:rsidRPr="005E3695">
                <w:rPr>
                  <w:rFonts w:ascii="Times" w:hAnsi="Times" w:cs="Helvetica Neue"/>
                </w:rPr>
                <w:t>TTTACCCTCTGTGGTCACGC</w:t>
              </w:r>
            </w:ins>
          </w:p>
        </w:tc>
      </w:tr>
    </w:tbl>
    <w:p w14:paraId="5D71D411" w14:textId="5457D317" w:rsidR="00B940A5" w:rsidDel="00EF2587" w:rsidRDefault="00B940A5" w:rsidP="00B940A5">
      <w:pPr>
        <w:pStyle w:val="Heading1"/>
        <w:rPr>
          <w:del w:id="359" w:author="Dave Bridges" w:date="2015-02-26T18:27:00Z"/>
        </w:rPr>
      </w:pPr>
      <w:del w:id="360" w:author="Dave Bridges" w:date="2015-02-26T18:27:00Z">
        <w:r w:rsidDel="00EF2587">
          <w:delText>Table</w:delText>
        </w:r>
        <w:r w:rsidR="00D91A97" w:rsidDel="00EF2587">
          <w:delText>s</w:delText>
        </w:r>
      </w:del>
    </w:p>
    <w:p w14:paraId="72E16A50" w14:textId="3C47EB76" w:rsidR="00B940A5" w:rsidDel="00EF2587" w:rsidRDefault="00B940A5" w:rsidP="00B940A5">
      <w:pPr>
        <w:rPr>
          <w:del w:id="361" w:author="Dave Bridges" w:date="2015-02-26T18:27:00Z"/>
        </w:rPr>
      </w:pPr>
    </w:p>
    <w:p w14:paraId="40ECCAD6" w14:textId="77777777" w:rsidR="00EF2587" w:rsidRDefault="00EF2587">
      <w:pPr>
        <w:rPr>
          <w:ins w:id="362" w:author="Dave Bridges" w:date="2015-02-26T18:27:00Z"/>
          <w:b/>
        </w:rPr>
      </w:pPr>
      <w:ins w:id="363" w:author="Dave Bridges" w:date="2015-02-26T18:27:00Z">
        <w:r>
          <w:rPr>
            <w:b/>
          </w:rPr>
          <w:br w:type="page"/>
        </w:r>
      </w:ins>
    </w:p>
    <w:p w14:paraId="4CB86C9B" w14:textId="2E20F1E6" w:rsidR="00B940A5" w:rsidRPr="00793E93" w:rsidRDefault="00B940A5" w:rsidP="00B940A5">
      <w:pPr>
        <w:rPr>
          <w:b/>
        </w:rPr>
      </w:pPr>
      <w:r w:rsidRPr="00793E93">
        <w:rPr>
          <w:b/>
        </w:rPr>
        <w:lastRenderedPageBreak/>
        <w:t xml:space="preserve">Table </w:t>
      </w:r>
      <w:ins w:id="364" w:author="Dave Bridges" w:date="2015-02-26T18:25:00Z">
        <w:r w:rsidR="00EF2587">
          <w:rPr>
            <w:b/>
          </w:rPr>
          <w:t>2</w:t>
        </w:r>
      </w:ins>
      <w:del w:id="365" w:author="Dave Bridges" w:date="2015-02-26T18:25:00Z">
        <w:r w:rsidRPr="00793E93" w:rsidDel="00EF2587">
          <w:rPr>
            <w:b/>
          </w:rPr>
          <w:delText>1</w:delText>
        </w:r>
      </w:del>
      <w:r w:rsidRPr="00793E93">
        <w:rPr>
          <w:b/>
        </w:rPr>
        <w:t xml:space="preserve">:  Clinical characteristics.  Data represents mean +/- standard error.  </w:t>
      </w:r>
    </w:p>
    <w:tbl>
      <w:tblPr>
        <w:tblW w:w="86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66" w:author="Dave Bridges" w:date="2015-02-26T18:26:00Z">
          <w:tblPr>
            <w:tblW w:w="653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625"/>
        <w:gridCol w:w="1961"/>
        <w:gridCol w:w="1843"/>
        <w:gridCol w:w="1218"/>
        <w:tblGridChange w:id="367">
          <w:tblGrid>
            <w:gridCol w:w="1724"/>
            <w:gridCol w:w="1961"/>
            <w:gridCol w:w="1843"/>
            <w:gridCol w:w="1218"/>
          </w:tblGrid>
        </w:tblGridChange>
      </w:tblGrid>
      <w:tr w:rsidR="00EF2587" w:rsidRPr="00041035" w14:paraId="49BE0C67" w14:textId="77777777" w:rsidTr="00EF2587">
        <w:trPr>
          <w:trHeight w:val="285"/>
          <w:ins w:id="368" w:author="Dave Bridges" w:date="2015-02-26T18:26:00Z"/>
          <w:trPrChange w:id="369" w:author="Dave Bridges" w:date="2015-02-26T18:26:00Z">
            <w:trPr>
              <w:trHeight w:val="285"/>
            </w:trPr>
          </w:trPrChange>
        </w:trPr>
        <w:tc>
          <w:tcPr>
            <w:tcW w:w="3625" w:type="dxa"/>
            <w:shd w:val="clear" w:color="auto" w:fill="auto"/>
            <w:noWrap/>
            <w:vAlign w:val="bottom"/>
            <w:hideMark/>
            <w:tcPrChange w:id="370" w:author="Dave Bridges" w:date="2015-02-26T18:26:00Z">
              <w:tcPr>
                <w:tcW w:w="1598" w:type="dxa"/>
                <w:shd w:val="clear" w:color="auto" w:fill="auto"/>
                <w:noWrap/>
                <w:vAlign w:val="bottom"/>
                <w:hideMark/>
              </w:tcPr>
            </w:tcPrChange>
          </w:tcPr>
          <w:p w14:paraId="0B7BA056" w14:textId="77777777" w:rsidR="00EF2587" w:rsidRPr="00041035" w:rsidRDefault="00EF2587" w:rsidP="0054695A">
            <w:pPr>
              <w:jc w:val="center"/>
              <w:rPr>
                <w:ins w:id="371" w:author="Dave Bridges" w:date="2015-02-26T18:26:00Z"/>
                <w:rFonts w:ascii="Arial" w:eastAsia="Times New Roman" w:hAnsi="Arial" w:cs="Arial"/>
                <w:color w:val="000000"/>
              </w:rPr>
            </w:pPr>
          </w:p>
        </w:tc>
        <w:tc>
          <w:tcPr>
            <w:tcW w:w="1961" w:type="dxa"/>
            <w:shd w:val="clear" w:color="auto" w:fill="auto"/>
            <w:noWrap/>
            <w:vAlign w:val="bottom"/>
            <w:hideMark/>
            <w:tcPrChange w:id="372" w:author="Dave Bridges" w:date="2015-02-26T18:26:00Z">
              <w:tcPr>
                <w:tcW w:w="1961" w:type="dxa"/>
                <w:shd w:val="clear" w:color="auto" w:fill="auto"/>
                <w:noWrap/>
                <w:vAlign w:val="bottom"/>
                <w:hideMark/>
              </w:tcPr>
            </w:tcPrChange>
          </w:tcPr>
          <w:p w14:paraId="20C2BC57" w14:textId="77777777" w:rsidR="00EF2587" w:rsidRPr="00041035" w:rsidRDefault="00EF2587" w:rsidP="0054695A">
            <w:pPr>
              <w:jc w:val="center"/>
              <w:rPr>
                <w:ins w:id="373" w:author="Dave Bridges" w:date="2015-02-26T18:26:00Z"/>
                <w:rFonts w:ascii="Arial" w:eastAsia="Times New Roman" w:hAnsi="Arial" w:cs="Arial"/>
                <w:color w:val="000000"/>
              </w:rPr>
            </w:pPr>
            <w:ins w:id="374" w:author="Dave Bridges" w:date="2015-02-26T18:26:00Z">
              <w:r w:rsidRPr="00041035">
                <w:rPr>
                  <w:rFonts w:ascii="Arial" w:eastAsia="Times New Roman" w:hAnsi="Arial" w:cs="Arial"/>
                  <w:color w:val="000000"/>
                </w:rPr>
                <w:t xml:space="preserve">Cushing's disease </w:t>
              </w:r>
              <w:r>
                <w:rPr>
                  <w:rFonts w:ascii="Arial" w:eastAsia="Times New Roman" w:hAnsi="Arial" w:cs="Arial"/>
                  <w:color w:val="000000"/>
                </w:rPr>
                <w:t>(n=5)</w:t>
              </w:r>
            </w:ins>
          </w:p>
        </w:tc>
        <w:tc>
          <w:tcPr>
            <w:tcW w:w="1843" w:type="dxa"/>
            <w:shd w:val="clear" w:color="auto" w:fill="auto"/>
            <w:noWrap/>
            <w:vAlign w:val="bottom"/>
            <w:hideMark/>
            <w:tcPrChange w:id="375" w:author="Dave Bridges" w:date="2015-02-26T18:26:00Z">
              <w:tcPr>
                <w:tcW w:w="1843" w:type="dxa"/>
                <w:shd w:val="clear" w:color="auto" w:fill="auto"/>
                <w:noWrap/>
                <w:vAlign w:val="bottom"/>
                <w:hideMark/>
              </w:tcPr>
            </w:tcPrChange>
          </w:tcPr>
          <w:p w14:paraId="69C018D0" w14:textId="77777777" w:rsidR="00EF2587" w:rsidRPr="00041035" w:rsidRDefault="00EF2587" w:rsidP="0054695A">
            <w:pPr>
              <w:jc w:val="center"/>
              <w:rPr>
                <w:ins w:id="376" w:author="Dave Bridges" w:date="2015-02-26T18:26:00Z"/>
                <w:rFonts w:ascii="Arial" w:eastAsia="Times New Roman" w:hAnsi="Arial" w:cs="Arial"/>
                <w:color w:val="000000"/>
              </w:rPr>
            </w:pPr>
            <w:ins w:id="377" w:author="Dave Bridges" w:date="2015-02-26T18:26:00Z">
              <w:r w:rsidRPr="00041035">
                <w:rPr>
                  <w:rFonts w:ascii="Arial" w:eastAsia="Times New Roman" w:hAnsi="Arial" w:cs="Arial"/>
                  <w:color w:val="000000"/>
                </w:rPr>
                <w:t>Controls</w:t>
              </w:r>
              <w:r>
                <w:rPr>
                  <w:rFonts w:ascii="Arial" w:eastAsia="Times New Roman" w:hAnsi="Arial" w:cs="Arial"/>
                  <w:color w:val="000000"/>
                </w:rPr>
                <w:t xml:space="preserve"> (n=11)</w:t>
              </w:r>
            </w:ins>
          </w:p>
        </w:tc>
        <w:tc>
          <w:tcPr>
            <w:tcW w:w="1218" w:type="dxa"/>
            <w:shd w:val="clear" w:color="auto" w:fill="auto"/>
            <w:noWrap/>
            <w:vAlign w:val="bottom"/>
            <w:hideMark/>
            <w:tcPrChange w:id="378" w:author="Dave Bridges" w:date="2015-02-26T18:26:00Z">
              <w:tcPr>
                <w:tcW w:w="1134" w:type="dxa"/>
                <w:shd w:val="clear" w:color="auto" w:fill="auto"/>
                <w:noWrap/>
                <w:vAlign w:val="bottom"/>
                <w:hideMark/>
              </w:tcPr>
            </w:tcPrChange>
          </w:tcPr>
          <w:p w14:paraId="0984E125" w14:textId="77777777" w:rsidR="00EF2587" w:rsidRPr="00041035" w:rsidRDefault="00EF2587" w:rsidP="0054695A">
            <w:pPr>
              <w:jc w:val="center"/>
              <w:rPr>
                <w:ins w:id="379" w:author="Dave Bridges" w:date="2015-02-26T18:26:00Z"/>
                <w:rFonts w:ascii="Arial" w:eastAsia="Times New Roman" w:hAnsi="Arial" w:cs="Arial"/>
                <w:color w:val="000000"/>
              </w:rPr>
            </w:pPr>
            <w:proofErr w:type="gramStart"/>
            <w:ins w:id="380" w:author="Dave Bridges" w:date="2015-02-26T18:26:00Z">
              <w:r w:rsidRPr="00041035">
                <w:rPr>
                  <w:rFonts w:ascii="Arial" w:eastAsia="Times New Roman" w:hAnsi="Arial" w:cs="Arial"/>
                  <w:color w:val="000000"/>
                </w:rPr>
                <w:t>p</w:t>
              </w:r>
              <w:proofErr w:type="gramEnd"/>
              <w:r w:rsidRPr="00041035">
                <w:rPr>
                  <w:rFonts w:ascii="Arial" w:eastAsia="Times New Roman" w:hAnsi="Arial" w:cs="Arial"/>
                  <w:color w:val="000000"/>
                </w:rPr>
                <w:t xml:space="preserve"> value</w:t>
              </w:r>
            </w:ins>
          </w:p>
        </w:tc>
      </w:tr>
      <w:tr w:rsidR="00EF2587" w:rsidRPr="00041035" w14:paraId="43DA40FB" w14:textId="77777777" w:rsidTr="00EF2587">
        <w:trPr>
          <w:trHeight w:val="285"/>
          <w:ins w:id="381" w:author="Dave Bridges" w:date="2015-02-26T18:26:00Z"/>
          <w:trPrChange w:id="382" w:author="Dave Bridges" w:date="2015-02-26T18:26:00Z">
            <w:trPr>
              <w:trHeight w:val="285"/>
            </w:trPr>
          </w:trPrChange>
        </w:trPr>
        <w:tc>
          <w:tcPr>
            <w:tcW w:w="3625" w:type="dxa"/>
            <w:shd w:val="clear" w:color="auto" w:fill="auto"/>
            <w:noWrap/>
            <w:vAlign w:val="bottom"/>
            <w:hideMark/>
            <w:tcPrChange w:id="383" w:author="Dave Bridges" w:date="2015-02-26T18:26:00Z">
              <w:tcPr>
                <w:tcW w:w="1598" w:type="dxa"/>
                <w:shd w:val="clear" w:color="auto" w:fill="auto"/>
                <w:noWrap/>
                <w:vAlign w:val="bottom"/>
                <w:hideMark/>
              </w:tcPr>
            </w:tcPrChange>
          </w:tcPr>
          <w:p w14:paraId="1AEE9B98" w14:textId="34F8CEB5" w:rsidR="00EF2587" w:rsidRPr="00041035" w:rsidRDefault="00EF2587" w:rsidP="0054695A">
            <w:pPr>
              <w:jc w:val="center"/>
              <w:rPr>
                <w:ins w:id="384" w:author="Dave Bridges" w:date="2015-02-26T18:26:00Z"/>
                <w:rFonts w:ascii="Arial" w:eastAsia="Times New Roman" w:hAnsi="Arial" w:cs="Arial"/>
                <w:color w:val="000000"/>
              </w:rPr>
            </w:pPr>
            <w:ins w:id="385" w:author="Dave Bridges" w:date="2015-02-26T18:26:00Z">
              <w:r w:rsidRPr="00041035">
                <w:rPr>
                  <w:rFonts w:ascii="Arial" w:eastAsia="Times New Roman" w:hAnsi="Arial" w:cs="Arial"/>
                  <w:color w:val="000000"/>
                </w:rPr>
                <w:t>Height</w:t>
              </w:r>
              <w:r>
                <w:rPr>
                  <w:rFonts w:ascii="Arial" w:eastAsia="Times New Roman" w:hAnsi="Arial" w:cs="Arial"/>
                  <w:color w:val="000000"/>
                </w:rPr>
                <w:t xml:space="preserve"> (cm)</w:t>
              </w:r>
            </w:ins>
          </w:p>
        </w:tc>
        <w:tc>
          <w:tcPr>
            <w:tcW w:w="1961" w:type="dxa"/>
            <w:shd w:val="clear" w:color="auto" w:fill="auto"/>
            <w:noWrap/>
            <w:vAlign w:val="bottom"/>
            <w:hideMark/>
            <w:tcPrChange w:id="386" w:author="Dave Bridges" w:date="2015-02-26T18:26:00Z">
              <w:tcPr>
                <w:tcW w:w="1961" w:type="dxa"/>
                <w:shd w:val="clear" w:color="auto" w:fill="auto"/>
                <w:noWrap/>
                <w:vAlign w:val="bottom"/>
                <w:hideMark/>
              </w:tcPr>
            </w:tcPrChange>
          </w:tcPr>
          <w:p w14:paraId="4ED3D755" w14:textId="05A5F135" w:rsidR="00EF2587" w:rsidRPr="00041035" w:rsidRDefault="00EF2587" w:rsidP="0054695A">
            <w:pPr>
              <w:jc w:val="center"/>
              <w:rPr>
                <w:ins w:id="387" w:author="Dave Bridges" w:date="2015-02-26T18:26:00Z"/>
                <w:rFonts w:ascii="Arial" w:eastAsia="Times New Roman" w:hAnsi="Arial" w:cs="Arial"/>
                <w:color w:val="000000"/>
              </w:rPr>
            </w:pPr>
            <w:ins w:id="388" w:author="Dave Bridges" w:date="2015-02-26T18:26:00Z">
              <w:r w:rsidRPr="00041035">
                <w:rPr>
                  <w:rFonts w:ascii="Arial" w:eastAsia="Times New Roman" w:hAnsi="Arial" w:cs="Arial"/>
                  <w:color w:val="000000"/>
                </w:rPr>
                <w:t>166</w:t>
              </w:r>
            </w:ins>
          </w:p>
        </w:tc>
        <w:tc>
          <w:tcPr>
            <w:tcW w:w="1843" w:type="dxa"/>
            <w:shd w:val="clear" w:color="auto" w:fill="auto"/>
            <w:noWrap/>
            <w:vAlign w:val="bottom"/>
            <w:hideMark/>
            <w:tcPrChange w:id="389" w:author="Dave Bridges" w:date="2015-02-26T18:26:00Z">
              <w:tcPr>
                <w:tcW w:w="1843" w:type="dxa"/>
                <w:shd w:val="clear" w:color="auto" w:fill="auto"/>
                <w:noWrap/>
                <w:vAlign w:val="bottom"/>
                <w:hideMark/>
              </w:tcPr>
            </w:tcPrChange>
          </w:tcPr>
          <w:p w14:paraId="2FF8ABCD" w14:textId="3915919E" w:rsidR="00EF2587" w:rsidRPr="00041035" w:rsidRDefault="00EF2587" w:rsidP="0054695A">
            <w:pPr>
              <w:jc w:val="center"/>
              <w:rPr>
                <w:ins w:id="390" w:author="Dave Bridges" w:date="2015-02-26T18:26:00Z"/>
                <w:rFonts w:ascii="Arial" w:eastAsia="Times New Roman" w:hAnsi="Arial" w:cs="Arial"/>
                <w:color w:val="000000"/>
              </w:rPr>
            </w:pPr>
            <w:ins w:id="391" w:author="Dave Bridges" w:date="2015-02-26T18:26:00Z">
              <w:r w:rsidRPr="00041035">
                <w:rPr>
                  <w:rFonts w:ascii="Arial" w:eastAsia="Times New Roman" w:hAnsi="Arial" w:cs="Arial"/>
                  <w:color w:val="000000"/>
                </w:rPr>
                <w:t>169</w:t>
              </w:r>
            </w:ins>
          </w:p>
        </w:tc>
        <w:tc>
          <w:tcPr>
            <w:tcW w:w="1218" w:type="dxa"/>
            <w:shd w:val="clear" w:color="auto" w:fill="auto"/>
            <w:noWrap/>
            <w:vAlign w:val="bottom"/>
            <w:hideMark/>
            <w:tcPrChange w:id="392" w:author="Dave Bridges" w:date="2015-02-26T18:26:00Z">
              <w:tcPr>
                <w:tcW w:w="1134" w:type="dxa"/>
                <w:shd w:val="clear" w:color="auto" w:fill="auto"/>
                <w:noWrap/>
                <w:vAlign w:val="bottom"/>
                <w:hideMark/>
              </w:tcPr>
            </w:tcPrChange>
          </w:tcPr>
          <w:p w14:paraId="71E39BBB" w14:textId="0B803FEE" w:rsidR="00EF2587" w:rsidRPr="00041035" w:rsidRDefault="00EF2587" w:rsidP="00EF2587">
            <w:pPr>
              <w:jc w:val="center"/>
              <w:rPr>
                <w:ins w:id="393" w:author="Dave Bridges" w:date="2015-02-26T18:26:00Z"/>
                <w:rFonts w:ascii="Arial" w:eastAsia="Times New Roman" w:hAnsi="Arial" w:cs="Arial"/>
                <w:color w:val="000000"/>
              </w:rPr>
            </w:pPr>
            <w:ins w:id="394" w:author="Dave Bridges" w:date="2015-02-26T18:26:00Z">
              <w:r w:rsidRPr="00041035">
                <w:rPr>
                  <w:rFonts w:ascii="Arial" w:eastAsia="Times New Roman" w:hAnsi="Arial" w:cs="Arial"/>
                  <w:color w:val="000000"/>
                </w:rPr>
                <w:t>0.47</w:t>
              </w:r>
            </w:ins>
          </w:p>
        </w:tc>
      </w:tr>
      <w:tr w:rsidR="00EF2587" w:rsidRPr="00041035" w14:paraId="3F99DB50" w14:textId="77777777" w:rsidTr="00EF2587">
        <w:trPr>
          <w:trHeight w:val="285"/>
          <w:ins w:id="395" w:author="Dave Bridges" w:date="2015-02-26T18:26:00Z"/>
          <w:trPrChange w:id="396" w:author="Dave Bridges" w:date="2015-02-26T18:26:00Z">
            <w:trPr>
              <w:trHeight w:val="285"/>
            </w:trPr>
          </w:trPrChange>
        </w:trPr>
        <w:tc>
          <w:tcPr>
            <w:tcW w:w="3625" w:type="dxa"/>
            <w:shd w:val="clear" w:color="auto" w:fill="auto"/>
            <w:noWrap/>
            <w:vAlign w:val="bottom"/>
            <w:hideMark/>
            <w:tcPrChange w:id="397" w:author="Dave Bridges" w:date="2015-02-26T18:26:00Z">
              <w:tcPr>
                <w:tcW w:w="1598" w:type="dxa"/>
                <w:shd w:val="clear" w:color="auto" w:fill="auto"/>
                <w:noWrap/>
                <w:vAlign w:val="bottom"/>
                <w:hideMark/>
              </w:tcPr>
            </w:tcPrChange>
          </w:tcPr>
          <w:p w14:paraId="26FBB454" w14:textId="56E13D6A" w:rsidR="00EF2587" w:rsidRPr="00041035" w:rsidRDefault="00EF2587" w:rsidP="0054695A">
            <w:pPr>
              <w:jc w:val="center"/>
              <w:rPr>
                <w:ins w:id="398" w:author="Dave Bridges" w:date="2015-02-26T18:26:00Z"/>
                <w:rFonts w:ascii="Arial" w:eastAsia="Times New Roman" w:hAnsi="Arial" w:cs="Arial"/>
                <w:color w:val="000000"/>
              </w:rPr>
            </w:pPr>
            <w:ins w:id="399" w:author="Dave Bridges" w:date="2015-02-26T18:26:00Z">
              <w:r w:rsidRPr="00041035">
                <w:rPr>
                  <w:rFonts w:ascii="Arial" w:eastAsia="Times New Roman" w:hAnsi="Arial" w:cs="Arial"/>
                  <w:color w:val="000000"/>
                </w:rPr>
                <w:t>Weight</w:t>
              </w:r>
              <w:r>
                <w:rPr>
                  <w:rFonts w:ascii="Arial" w:eastAsia="Times New Roman" w:hAnsi="Arial" w:cs="Arial"/>
                  <w:color w:val="000000"/>
                </w:rPr>
                <w:t xml:space="preserve"> (kg)</w:t>
              </w:r>
            </w:ins>
          </w:p>
        </w:tc>
        <w:tc>
          <w:tcPr>
            <w:tcW w:w="1961" w:type="dxa"/>
            <w:shd w:val="clear" w:color="auto" w:fill="auto"/>
            <w:noWrap/>
            <w:vAlign w:val="bottom"/>
            <w:hideMark/>
            <w:tcPrChange w:id="400" w:author="Dave Bridges" w:date="2015-02-26T18:26:00Z">
              <w:tcPr>
                <w:tcW w:w="1961" w:type="dxa"/>
                <w:shd w:val="clear" w:color="auto" w:fill="auto"/>
                <w:noWrap/>
                <w:vAlign w:val="bottom"/>
                <w:hideMark/>
              </w:tcPr>
            </w:tcPrChange>
          </w:tcPr>
          <w:p w14:paraId="2141B782" w14:textId="77777777" w:rsidR="00EF2587" w:rsidRPr="00041035" w:rsidRDefault="00EF2587" w:rsidP="0054695A">
            <w:pPr>
              <w:jc w:val="center"/>
              <w:rPr>
                <w:ins w:id="401" w:author="Dave Bridges" w:date="2015-02-26T18:26:00Z"/>
                <w:rFonts w:ascii="Arial" w:eastAsia="Times New Roman" w:hAnsi="Arial" w:cs="Arial"/>
                <w:color w:val="000000"/>
              </w:rPr>
            </w:pPr>
            <w:ins w:id="402" w:author="Dave Bridges" w:date="2015-02-26T18:26:00Z">
              <w:r w:rsidRPr="00041035">
                <w:rPr>
                  <w:rFonts w:ascii="Arial" w:eastAsia="Times New Roman" w:hAnsi="Arial" w:cs="Arial"/>
                  <w:color w:val="000000"/>
                </w:rPr>
                <w:t>91</w:t>
              </w:r>
            </w:ins>
          </w:p>
        </w:tc>
        <w:tc>
          <w:tcPr>
            <w:tcW w:w="1843" w:type="dxa"/>
            <w:shd w:val="clear" w:color="auto" w:fill="auto"/>
            <w:noWrap/>
            <w:vAlign w:val="bottom"/>
            <w:hideMark/>
            <w:tcPrChange w:id="403" w:author="Dave Bridges" w:date="2015-02-26T18:26:00Z">
              <w:tcPr>
                <w:tcW w:w="1843" w:type="dxa"/>
                <w:shd w:val="clear" w:color="auto" w:fill="auto"/>
                <w:noWrap/>
                <w:vAlign w:val="bottom"/>
                <w:hideMark/>
              </w:tcPr>
            </w:tcPrChange>
          </w:tcPr>
          <w:p w14:paraId="7129CA85" w14:textId="44B242AA" w:rsidR="00EF2587" w:rsidRPr="00041035" w:rsidRDefault="00EF2587" w:rsidP="0054695A">
            <w:pPr>
              <w:jc w:val="center"/>
              <w:rPr>
                <w:ins w:id="404" w:author="Dave Bridges" w:date="2015-02-26T18:26:00Z"/>
                <w:rFonts w:ascii="Arial" w:eastAsia="Times New Roman" w:hAnsi="Arial" w:cs="Arial"/>
                <w:color w:val="000000"/>
              </w:rPr>
            </w:pPr>
            <w:ins w:id="405" w:author="Dave Bridges" w:date="2015-02-26T18:26:00Z">
              <w:r w:rsidRPr="00041035">
                <w:rPr>
                  <w:rFonts w:ascii="Arial" w:eastAsia="Times New Roman" w:hAnsi="Arial" w:cs="Arial"/>
                  <w:color w:val="000000"/>
                </w:rPr>
                <w:t>89</w:t>
              </w:r>
            </w:ins>
          </w:p>
        </w:tc>
        <w:tc>
          <w:tcPr>
            <w:tcW w:w="1218" w:type="dxa"/>
            <w:shd w:val="clear" w:color="auto" w:fill="auto"/>
            <w:noWrap/>
            <w:vAlign w:val="bottom"/>
            <w:hideMark/>
            <w:tcPrChange w:id="406" w:author="Dave Bridges" w:date="2015-02-26T18:26:00Z">
              <w:tcPr>
                <w:tcW w:w="1134" w:type="dxa"/>
                <w:shd w:val="clear" w:color="auto" w:fill="auto"/>
                <w:noWrap/>
                <w:vAlign w:val="bottom"/>
                <w:hideMark/>
              </w:tcPr>
            </w:tcPrChange>
          </w:tcPr>
          <w:p w14:paraId="6B4B376A" w14:textId="522145A8" w:rsidR="00EF2587" w:rsidRPr="00041035" w:rsidRDefault="00EF2587" w:rsidP="00EF2587">
            <w:pPr>
              <w:jc w:val="center"/>
              <w:rPr>
                <w:ins w:id="407" w:author="Dave Bridges" w:date="2015-02-26T18:26:00Z"/>
                <w:rFonts w:ascii="Arial" w:eastAsia="Times New Roman" w:hAnsi="Arial" w:cs="Arial"/>
                <w:color w:val="000000"/>
              </w:rPr>
            </w:pPr>
            <w:ins w:id="408" w:author="Dave Bridges" w:date="2015-02-26T18:26:00Z">
              <w:r w:rsidRPr="00041035">
                <w:rPr>
                  <w:rFonts w:ascii="Arial" w:eastAsia="Times New Roman" w:hAnsi="Arial" w:cs="Arial"/>
                  <w:color w:val="000000"/>
                </w:rPr>
                <w:t>0.89</w:t>
              </w:r>
            </w:ins>
          </w:p>
        </w:tc>
      </w:tr>
      <w:tr w:rsidR="00EF2587" w:rsidRPr="00041035" w14:paraId="1F2C58DD" w14:textId="77777777" w:rsidTr="00EF2587">
        <w:trPr>
          <w:trHeight w:val="285"/>
          <w:ins w:id="409" w:author="Dave Bridges" w:date="2015-02-26T18:26:00Z"/>
          <w:trPrChange w:id="410" w:author="Dave Bridges" w:date="2015-02-26T18:26:00Z">
            <w:trPr>
              <w:trHeight w:val="285"/>
            </w:trPr>
          </w:trPrChange>
        </w:trPr>
        <w:tc>
          <w:tcPr>
            <w:tcW w:w="3625" w:type="dxa"/>
            <w:shd w:val="clear" w:color="auto" w:fill="auto"/>
            <w:noWrap/>
            <w:vAlign w:val="bottom"/>
            <w:hideMark/>
            <w:tcPrChange w:id="411" w:author="Dave Bridges" w:date="2015-02-26T18:26:00Z">
              <w:tcPr>
                <w:tcW w:w="1598" w:type="dxa"/>
                <w:shd w:val="clear" w:color="auto" w:fill="auto"/>
                <w:noWrap/>
                <w:vAlign w:val="bottom"/>
                <w:hideMark/>
              </w:tcPr>
            </w:tcPrChange>
          </w:tcPr>
          <w:p w14:paraId="0C7F6501" w14:textId="77777777" w:rsidR="00EF2587" w:rsidRPr="00041035" w:rsidRDefault="00EF2587" w:rsidP="0054695A">
            <w:pPr>
              <w:jc w:val="center"/>
              <w:rPr>
                <w:ins w:id="412" w:author="Dave Bridges" w:date="2015-02-26T18:26:00Z"/>
                <w:rFonts w:ascii="Arial" w:eastAsia="Times New Roman" w:hAnsi="Arial" w:cs="Arial"/>
                <w:color w:val="000000"/>
              </w:rPr>
            </w:pPr>
            <w:ins w:id="413" w:author="Dave Bridges" w:date="2015-02-26T18:26:00Z">
              <w:r w:rsidRPr="00041035">
                <w:rPr>
                  <w:rFonts w:ascii="Arial" w:eastAsia="Times New Roman" w:hAnsi="Arial" w:cs="Arial"/>
                  <w:color w:val="000000"/>
                </w:rPr>
                <w:t>BMI</w:t>
              </w:r>
            </w:ins>
          </w:p>
        </w:tc>
        <w:tc>
          <w:tcPr>
            <w:tcW w:w="1961" w:type="dxa"/>
            <w:shd w:val="clear" w:color="auto" w:fill="auto"/>
            <w:noWrap/>
            <w:vAlign w:val="bottom"/>
            <w:hideMark/>
            <w:tcPrChange w:id="414" w:author="Dave Bridges" w:date="2015-02-26T18:26:00Z">
              <w:tcPr>
                <w:tcW w:w="1961" w:type="dxa"/>
                <w:shd w:val="clear" w:color="auto" w:fill="auto"/>
                <w:noWrap/>
                <w:vAlign w:val="bottom"/>
                <w:hideMark/>
              </w:tcPr>
            </w:tcPrChange>
          </w:tcPr>
          <w:p w14:paraId="0E52A225" w14:textId="351449AB" w:rsidR="00EF2587" w:rsidRPr="00041035" w:rsidRDefault="00EF2587" w:rsidP="0054695A">
            <w:pPr>
              <w:jc w:val="center"/>
              <w:rPr>
                <w:ins w:id="415" w:author="Dave Bridges" w:date="2015-02-26T18:26:00Z"/>
                <w:rFonts w:ascii="Arial" w:eastAsia="Times New Roman" w:hAnsi="Arial" w:cs="Arial"/>
                <w:color w:val="000000"/>
              </w:rPr>
            </w:pPr>
            <w:ins w:id="416" w:author="Dave Bridges" w:date="2015-02-26T18:26:00Z">
              <w:r w:rsidRPr="00041035">
                <w:rPr>
                  <w:rFonts w:ascii="Arial" w:eastAsia="Times New Roman" w:hAnsi="Arial" w:cs="Arial"/>
                  <w:color w:val="000000"/>
                </w:rPr>
                <w:t>33</w:t>
              </w:r>
            </w:ins>
          </w:p>
        </w:tc>
        <w:tc>
          <w:tcPr>
            <w:tcW w:w="1843" w:type="dxa"/>
            <w:shd w:val="clear" w:color="auto" w:fill="auto"/>
            <w:noWrap/>
            <w:vAlign w:val="bottom"/>
            <w:hideMark/>
            <w:tcPrChange w:id="417" w:author="Dave Bridges" w:date="2015-02-26T18:26:00Z">
              <w:tcPr>
                <w:tcW w:w="1843" w:type="dxa"/>
                <w:shd w:val="clear" w:color="auto" w:fill="auto"/>
                <w:noWrap/>
                <w:vAlign w:val="bottom"/>
                <w:hideMark/>
              </w:tcPr>
            </w:tcPrChange>
          </w:tcPr>
          <w:p w14:paraId="1323238F" w14:textId="41B44EF5" w:rsidR="00EF2587" w:rsidRPr="00041035" w:rsidRDefault="00EF2587" w:rsidP="0054695A">
            <w:pPr>
              <w:jc w:val="center"/>
              <w:rPr>
                <w:ins w:id="418" w:author="Dave Bridges" w:date="2015-02-26T18:26:00Z"/>
                <w:rFonts w:ascii="Arial" w:eastAsia="Times New Roman" w:hAnsi="Arial" w:cs="Arial"/>
                <w:color w:val="000000"/>
              </w:rPr>
            </w:pPr>
            <w:ins w:id="419" w:author="Dave Bridges" w:date="2015-02-26T18:26:00Z">
              <w:r w:rsidRPr="00041035">
                <w:rPr>
                  <w:rFonts w:ascii="Arial" w:eastAsia="Times New Roman" w:hAnsi="Arial" w:cs="Arial"/>
                  <w:color w:val="000000"/>
                </w:rPr>
                <w:t>30</w:t>
              </w:r>
            </w:ins>
          </w:p>
        </w:tc>
        <w:tc>
          <w:tcPr>
            <w:tcW w:w="1218" w:type="dxa"/>
            <w:shd w:val="clear" w:color="auto" w:fill="auto"/>
            <w:noWrap/>
            <w:vAlign w:val="bottom"/>
            <w:hideMark/>
            <w:tcPrChange w:id="420" w:author="Dave Bridges" w:date="2015-02-26T18:26:00Z">
              <w:tcPr>
                <w:tcW w:w="1134" w:type="dxa"/>
                <w:shd w:val="clear" w:color="auto" w:fill="auto"/>
                <w:noWrap/>
                <w:vAlign w:val="bottom"/>
                <w:hideMark/>
              </w:tcPr>
            </w:tcPrChange>
          </w:tcPr>
          <w:p w14:paraId="4617EEAE" w14:textId="2545C86D" w:rsidR="00EF2587" w:rsidRPr="00041035" w:rsidRDefault="00EF2587" w:rsidP="00EF2587">
            <w:pPr>
              <w:jc w:val="center"/>
              <w:rPr>
                <w:ins w:id="421" w:author="Dave Bridges" w:date="2015-02-26T18:26:00Z"/>
                <w:rFonts w:ascii="Arial" w:eastAsia="Times New Roman" w:hAnsi="Arial" w:cs="Arial"/>
                <w:color w:val="000000"/>
              </w:rPr>
            </w:pPr>
            <w:ins w:id="422" w:author="Dave Bridges" w:date="2015-02-26T18:26:00Z">
              <w:r w:rsidRPr="00041035">
                <w:rPr>
                  <w:rFonts w:ascii="Arial" w:eastAsia="Times New Roman" w:hAnsi="Arial" w:cs="Arial"/>
                  <w:color w:val="000000"/>
                </w:rPr>
                <w:t>0.5</w:t>
              </w:r>
            </w:ins>
            <w:ins w:id="423" w:author="Dave Bridges" w:date="2015-02-26T18:27:00Z">
              <w:r>
                <w:rPr>
                  <w:rFonts w:ascii="Arial" w:eastAsia="Times New Roman" w:hAnsi="Arial" w:cs="Arial"/>
                  <w:color w:val="000000"/>
                </w:rPr>
                <w:t>2</w:t>
              </w:r>
            </w:ins>
          </w:p>
        </w:tc>
      </w:tr>
      <w:tr w:rsidR="00EF2587" w:rsidRPr="00041035" w14:paraId="7BB3A8C3" w14:textId="77777777" w:rsidTr="00EF2587">
        <w:trPr>
          <w:trHeight w:val="285"/>
          <w:ins w:id="424" w:author="Dave Bridges" w:date="2015-02-26T18:26:00Z"/>
          <w:trPrChange w:id="425" w:author="Dave Bridges" w:date="2015-02-26T18:26:00Z">
            <w:trPr>
              <w:trHeight w:val="285"/>
            </w:trPr>
          </w:trPrChange>
        </w:trPr>
        <w:tc>
          <w:tcPr>
            <w:tcW w:w="3625" w:type="dxa"/>
            <w:shd w:val="clear" w:color="auto" w:fill="auto"/>
            <w:noWrap/>
            <w:vAlign w:val="bottom"/>
            <w:hideMark/>
            <w:tcPrChange w:id="426" w:author="Dave Bridges" w:date="2015-02-26T18:26:00Z">
              <w:tcPr>
                <w:tcW w:w="1598" w:type="dxa"/>
                <w:shd w:val="clear" w:color="auto" w:fill="auto"/>
                <w:noWrap/>
                <w:vAlign w:val="bottom"/>
                <w:hideMark/>
              </w:tcPr>
            </w:tcPrChange>
          </w:tcPr>
          <w:p w14:paraId="0359CCFD" w14:textId="7C3DFAAF" w:rsidR="00EF2587" w:rsidRPr="00041035" w:rsidRDefault="00EF2587" w:rsidP="0054695A">
            <w:pPr>
              <w:jc w:val="center"/>
              <w:rPr>
                <w:ins w:id="427" w:author="Dave Bridges" w:date="2015-02-26T18:26:00Z"/>
                <w:rFonts w:ascii="Arial" w:eastAsia="Times New Roman" w:hAnsi="Arial" w:cs="Arial"/>
                <w:color w:val="000000"/>
              </w:rPr>
            </w:pPr>
            <w:ins w:id="428" w:author="Dave Bridges" w:date="2015-02-26T18:26:00Z">
              <w:r>
                <w:rPr>
                  <w:rFonts w:ascii="Arial" w:eastAsia="Times New Roman" w:hAnsi="Arial" w:cs="Arial"/>
                  <w:color w:val="000000"/>
                </w:rPr>
                <w:t>A</w:t>
              </w:r>
              <w:r w:rsidRPr="00041035">
                <w:rPr>
                  <w:rFonts w:ascii="Arial" w:eastAsia="Times New Roman" w:hAnsi="Arial" w:cs="Arial"/>
                  <w:color w:val="000000"/>
                </w:rPr>
                <w:t>bdominal circumference (cm)</w:t>
              </w:r>
            </w:ins>
          </w:p>
        </w:tc>
        <w:tc>
          <w:tcPr>
            <w:tcW w:w="1961" w:type="dxa"/>
            <w:shd w:val="clear" w:color="auto" w:fill="auto"/>
            <w:noWrap/>
            <w:vAlign w:val="bottom"/>
            <w:hideMark/>
            <w:tcPrChange w:id="429" w:author="Dave Bridges" w:date="2015-02-26T18:26:00Z">
              <w:tcPr>
                <w:tcW w:w="1961" w:type="dxa"/>
                <w:shd w:val="clear" w:color="auto" w:fill="auto"/>
                <w:noWrap/>
                <w:vAlign w:val="bottom"/>
                <w:hideMark/>
              </w:tcPr>
            </w:tcPrChange>
          </w:tcPr>
          <w:p w14:paraId="2719A9F4" w14:textId="77777777" w:rsidR="00EF2587" w:rsidRPr="00041035" w:rsidRDefault="00EF2587" w:rsidP="0054695A">
            <w:pPr>
              <w:jc w:val="center"/>
              <w:rPr>
                <w:ins w:id="430" w:author="Dave Bridges" w:date="2015-02-26T18:26:00Z"/>
                <w:rFonts w:ascii="Arial" w:eastAsia="Times New Roman" w:hAnsi="Arial" w:cs="Arial"/>
                <w:color w:val="000000"/>
              </w:rPr>
            </w:pPr>
            <w:ins w:id="431" w:author="Dave Bridges" w:date="2015-02-26T18:26:00Z">
              <w:r w:rsidRPr="00041035">
                <w:rPr>
                  <w:rFonts w:ascii="Arial" w:eastAsia="Times New Roman" w:hAnsi="Arial" w:cs="Arial"/>
                  <w:color w:val="000000"/>
                </w:rPr>
                <w:t>112.4</w:t>
              </w:r>
            </w:ins>
          </w:p>
        </w:tc>
        <w:tc>
          <w:tcPr>
            <w:tcW w:w="1843" w:type="dxa"/>
            <w:shd w:val="clear" w:color="auto" w:fill="auto"/>
            <w:noWrap/>
            <w:vAlign w:val="bottom"/>
            <w:hideMark/>
            <w:tcPrChange w:id="432" w:author="Dave Bridges" w:date="2015-02-26T18:26:00Z">
              <w:tcPr>
                <w:tcW w:w="1843" w:type="dxa"/>
                <w:shd w:val="clear" w:color="auto" w:fill="auto"/>
                <w:noWrap/>
                <w:vAlign w:val="bottom"/>
                <w:hideMark/>
              </w:tcPr>
            </w:tcPrChange>
          </w:tcPr>
          <w:p w14:paraId="1E99B748" w14:textId="77777777" w:rsidR="00EF2587" w:rsidRPr="00041035" w:rsidRDefault="00EF2587" w:rsidP="0054695A">
            <w:pPr>
              <w:jc w:val="center"/>
              <w:rPr>
                <w:ins w:id="433" w:author="Dave Bridges" w:date="2015-02-26T18:26:00Z"/>
                <w:rFonts w:ascii="Arial" w:eastAsia="Times New Roman" w:hAnsi="Arial" w:cs="Arial"/>
                <w:color w:val="000000"/>
              </w:rPr>
            </w:pPr>
            <w:ins w:id="434" w:author="Dave Bridges" w:date="2015-02-26T18:26:00Z">
              <w:r w:rsidRPr="00041035">
                <w:rPr>
                  <w:rFonts w:ascii="Arial" w:eastAsia="Times New Roman" w:hAnsi="Arial" w:cs="Arial"/>
                  <w:color w:val="000000"/>
                </w:rPr>
                <w:t>100.65</w:t>
              </w:r>
            </w:ins>
          </w:p>
        </w:tc>
        <w:tc>
          <w:tcPr>
            <w:tcW w:w="1218" w:type="dxa"/>
            <w:shd w:val="clear" w:color="auto" w:fill="auto"/>
            <w:noWrap/>
            <w:vAlign w:val="bottom"/>
            <w:hideMark/>
            <w:tcPrChange w:id="435" w:author="Dave Bridges" w:date="2015-02-26T18:26:00Z">
              <w:tcPr>
                <w:tcW w:w="1134" w:type="dxa"/>
                <w:shd w:val="clear" w:color="auto" w:fill="auto"/>
                <w:noWrap/>
                <w:vAlign w:val="bottom"/>
                <w:hideMark/>
              </w:tcPr>
            </w:tcPrChange>
          </w:tcPr>
          <w:p w14:paraId="0A18FD22" w14:textId="0126BD11" w:rsidR="00EF2587" w:rsidRPr="00041035" w:rsidRDefault="00EF2587" w:rsidP="00EF2587">
            <w:pPr>
              <w:jc w:val="center"/>
              <w:rPr>
                <w:ins w:id="436" w:author="Dave Bridges" w:date="2015-02-26T18:26:00Z"/>
                <w:rFonts w:ascii="Arial" w:eastAsia="Times New Roman" w:hAnsi="Arial" w:cs="Arial"/>
                <w:color w:val="000000"/>
              </w:rPr>
            </w:pPr>
            <w:ins w:id="437" w:author="Dave Bridges" w:date="2015-02-26T18:26:00Z">
              <w:r w:rsidRPr="00041035">
                <w:rPr>
                  <w:rFonts w:ascii="Arial" w:eastAsia="Times New Roman" w:hAnsi="Arial" w:cs="Arial"/>
                  <w:color w:val="000000"/>
                </w:rPr>
                <w:t>0.16</w:t>
              </w:r>
            </w:ins>
          </w:p>
        </w:tc>
      </w:tr>
      <w:tr w:rsidR="00EF2587" w:rsidRPr="00041035" w14:paraId="129A498A" w14:textId="77777777" w:rsidTr="00EF2587">
        <w:trPr>
          <w:trHeight w:val="285"/>
          <w:ins w:id="438" w:author="Dave Bridges" w:date="2015-02-26T18:26:00Z"/>
          <w:trPrChange w:id="439" w:author="Dave Bridges" w:date="2015-02-26T18:26:00Z">
            <w:trPr>
              <w:trHeight w:val="285"/>
            </w:trPr>
          </w:trPrChange>
        </w:trPr>
        <w:tc>
          <w:tcPr>
            <w:tcW w:w="3625" w:type="dxa"/>
            <w:shd w:val="clear" w:color="auto" w:fill="auto"/>
            <w:noWrap/>
            <w:vAlign w:val="bottom"/>
            <w:hideMark/>
            <w:tcPrChange w:id="440" w:author="Dave Bridges" w:date="2015-02-26T18:26:00Z">
              <w:tcPr>
                <w:tcW w:w="1598" w:type="dxa"/>
                <w:shd w:val="clear" w:color="auto" w:fill="auto"/>
                <w:noWrap/>
                <w:vAlign w:val="bottom"/>
                <w:hideMark/>
              </w:tcPr>
            </w:tcPrChange>
          </w:tcPr>
          <w:p w14:paraId="365E2F83" w14:textId="211B4C06" w:rsidR="00EF2587" w:rsidRPr="00041035" w:rsidRDefault="00EF2587" w:rsidP="0054695A">
            <w:pPr>
              <w:jc w:val="center"/>
              <w:rPr>
                <w:ins w:id="441" w:author="Dave Bridges" w:date="2015-02-26T18:26:00Z"/>
                <w:rFonts w:ascii="Arial" w:eastAsia="Times New Roman" w:hAnsi="Arial" w:cs="Arial"/>
                <w:color w:val="000000"/>
              </w:rPr>
            </w:pPr>
            <w:ins w:id="442" w:author="Dave Bridges" w:date="2015-02-26T18:26:00Z">
              <w:r>
                <w:rPr>
                  <w:rFonts w:ascii="Arial" w:eastAsia="Times New Roman" w:hAnsi="Arial" w:cs="Arial"/>
                  <w:color w:val="000000"/>
                </w:rPr>
                <w:t>T</w:t>
              </w:r>
              <w:r w:rsidRPr="00041035">
                <w:rPr>
                  <w:rFonts w:ascii="Arial" w:eastAsia="Times New Roman" w:hAnsi="Arial" w:cs="Arial"/>
                  <w:color w:val="000000"/>
                </w:rPr>
                <w:t>umor size</w:t>
              </w:r>
              <w:r>
                <w:rPr>
                  <w:rFonts w:ascii="Arial" w:eastAsia="Times New Roman" w:hAnsi="Arial" w:cs="Arial"/>
                  <w:color w:val="000000"/>
                </w:rPr>
                <w:t xml:space="preserve"> (mm)</w:t>
              </w:r>
            </w:ins>
          </w:p>
        </w:tc>
        <w:tc>
          <w:tcPr>
            <w:tcW w:w="1961" w:type="dxa"/>
            <w:shd w:val="clear" w:color="auto" w:fill="auto"/>
            <w:noWrap/>
            <w:vAlign w:val="bottom"/>
            <w:hideMark/>
            <w:tcPrChange w:id="443" w:author="Dave Bridges" w:date="2015-02-26T18:26:00Z">
              <w:tcPr>
                <w:tcW w:w="1961" w:type="dxa"/>
                <w:shd w:val="clear" w:color="auto" w:fill="auto"/>
                <w:noWrap/>
                <w:vAlign w:val="bottom"/>
                <w:hideMark/>
              </w:tcPr>
            </w:tcPrChange>
          </w:tcPr>
          <w:p w14:paraId="56517301" w14:textId="77777777" w:rsidR="00EF2587" w:rsidRPr="00041035" w:rsidRDefault="00EF2587" w:rsidP="0054695A">
            <w:pPr>
              <w:jc w:val="center"/>
              <w:rPr>
                <w:ins w:id="444" w:author="Dave Bridges" w:date="2015-02-26T18:26:00Z"/>
                <w:rFonts w:ascii="Arial" w:eastAsia="Times New Roman" w:hAnsi="Arial" w:cs="Arial"/>
                <w:color w:val="000000"/>
              </w:rPr>
            </w:pPr>
            <w:ins w:id="445" w:author="Dave Bridges" w:date="2015-02-26T18:26:00Z">
              <w:r w:rsidRPr="00041035">
                <w:rPr>
                  <w:rFonts w:ascii="Arial" w:eastAsia="Times New Roman" w:hAnsi="Arial" w:cs="Arial"/>
                  <w:color w:val="000000"/>
                </w:rPr>
                <w:t>0.95</w:t>
              </w:r>
            </w:ins>
          </w:p>
        </w:tc>
        <w:tc>
          <w:tcPr>
            <w:tcW w:w="1843" w:type="dxa"/>
            <w:shd w:val="clear" w:color="auto" w:fill="auto"/>
            <w:noWrap/>
            <w:vAlign w:val="bottom"/>
            <w:hideMark/>
            <w:tcPrChange w:id="446" w:author="Dave Bridges" w:date="2015-02-26T18:26:00Z">
              <w:tcPr>
                <w:tcW w:w="1843" w:type="dxa"/>
                <w:shd w:val="clear" w:color="auto" w:fill="auto"/>
                <w:noWrap/>
                <w:vAlign w:val="bottom"/>
                <w:hideMark/>
              </w:tcPr>
            </w:tcPrChange>
          </w:tcPr>
          <w:p w14:paraId="0DB5D2F8" w14:textId="77777777" w:rsidR="00EF2587" w:rsidRPr="00041035" w:rsidRDefault="00EF2587" w:rsidP="0054695A">
            <w:pPr>
              <w:jc w:val="center"/>
              <w:rPr>
                <w:ins w:id="447" w:author="Dave Bridges" w:date="2015-02-26T18:26:00Z"/>
                <w:rFonts w:ascii="Arial" w:eastAsia="Times New Roman" w:hAnsi="Arial" w:cs="Arial"/>
                <w:color w:val="000000"/>
              </w:rPr>
            </w:pPr>
            <w:ins w:id="448" w:author="Dave Bridges" w:date="2015-02-26T18:26:00Z">
              <w:r w:rsidRPr="00041035">
                <w:rPr>
                  <w:rFonts w:ascii="Arial" w:eastAsia="Times New Roman" w:hAnsi="Arial" w:cs="Arial"/>
                  <w:color w:val="000000"/>
                </w:rPr>
                <w:t>1.955556</w:t>
              </w:r>
            </w:ins>
          </w:p>
        </w:tc>
        <w:tc>
          <w:tcPr>
            <w:tcW w:w="1218" w:type="dxa"/>
            <w:shd w:val="clear" w:color="auto" w:fill="auto"/>
            <w:noWrap/>
            <w:vAlign w:val="bottom"/>
            <w:hideMark/>
            <w:tcPrChange w:id="449" w:author="Dave Bridges" w:date="2015-02-26T18:26:00Z">
              <w:tcPr>
                <w:tcW w:w="1134" w:type="dxa"/>
                <w:shd w:val="clear" w:color="auto" w:fill="auto"/>
                <w:noWrap/>
                <w:vAlign w:val="bottom"/>
                <w:hideMark/>
              </w:tcPr>
            </w:tcPrChange>
          </w:tcPr>
          <w:p w14:paraId="136B3343" w14:textId="77777777" w:rsidR="00EF2587" w:rsidRPr="00041035" w:rsidRDefault="00EF2587" w:rsidP="0054695A">
            <w:pPr>
              <w:jc w:val="center"/>
              <w:rPr>
                <w:ins w:id="450" w:author="Dave Bridges" w:date="2015-02-26T18:26:00Z"/>
                <w:rFonts w:ascii="Arial" w:eastAsia="Times New Roman" w:hAnsi="Arial" w:cs="Arial"/>
                <w:color w:val="000000"/>
              </w:rPr>
            </w:pPr>
            <w:ins w:id="451" w:author="Dave Bridges" w:date="2015-02-26T18:26:00Z">
              <w:r w:rsidRPr="00041035">
                <w:rPr>
                  <w:rFonts w:ascii="Arial" w:eastAsia="Times New Roman" w:hAnsi="Arial" w:cs="Arial"/>
                  <w:color w:val="000000"/>
                </w:rPr>
                <w:t>0.01</w:t>
              </w:r>
            </w:ins>
          </w:p>
        </w:tc>
      </w:tr>
      <w:tr w:rsidR="00EF2587" w:rsidRPr="00041035" w14:paraId="08EF9D9A" w14:textId="77777777" w:rsidTr="00EF2587">
        <w:trPr>
          <w:trHeight w:val="285"/>
          <w:ins w:id="452" w:author="Dave Bridges" w:date="2015-02-26T18:26:00Z"/>
          <w:trPrChange w:id="453" w:author="Dave Bridges" w:date="2015-02-26T18:26:00Z">
            <w:trPr>
              <w:trHeight w:val="285"/>
            </w:trPr>
          </w:trPrChange>
        </w:trPr>
        <w:tc>
          <w:tcPr>
            <w:tcW w:w="3625" w:type="dxa"/>
            <w:shd w:val="clear" w:color="auto" w:fill="auto"/>
            <w:noWrap/>
            <w:vAlign w:val="bottom"/>
            <w:hideMark/>
            <w:tcPrChange w:id="454" w:author="Dave Bridges" w:date="2015-02-26T18:26:00Z">
              <w:tcPr>
                <w:tcW w:w="1598" w:type="dxa"/>
                <w:shd w:val="clear" w:color="auto" w:fill="auto"/>
                <w:noWrap/>
                <w:vAlign w:val="bottom"/>
                <w:hideMark/>
              </w:tcPr>
            </w:tcPrChange>
          </w:tcPr>
          <w:p w14:paraId="4403EF73" w14:textId="69AFAA1C" w:rsidR="00EF2587" w:rsidRPr="00041035" w:rsidRDefault="00EF2587" w:rsidP="0054695A">
            <w:pPr>
              <w:jc w:val="center"/>
              <w:rPr>
                <w:ins w:id="455" w:author="Dave Bridges" w:date="2015-02-26T18:26:00Z"/>
                <w:rFonts w:ascii="Arial" w:eastAsia="Times New Roman" w:hAnsi="Arial" w:cs="Arial"/>
                <w:color w:val="000000"/>
              </w:rPr>
            </w:pPr>
            <w:ins w:id="456" w:author="Dave Bridges" w:date="2015-02-26T18:26:00Z">
              <w:r w:rsidRPr="00041035">
                <w:rPr>
                  <w:rFonts w:ascii="Arial" w:eastAsia="Times New Roman" w:hAnsi="Arial" w:cs="Arial"/>
                  <w:color w:val="000000"/>
                </w:rPr>
                <w:t>Age</w:t>
              </w:r>
              <w:r>
                <w:rPr>
                  <w:rFonts w:ascii="Arial" w:eastAsia="Times New Roman" w:hAnsi="Arial" w:cs="Arial"/>
                  <w:color w:val="000000"/>
                </w:rPr>
                <w:t xml:space="preserve"> (years)</w:t>
              </w:r>
            </w:ins>
          </w:p>
        </w:tc>
        <w:tc>
          <w:tcPr>
            <w:tcW w:w="1961" w:type="dxa"/>
            <w:shd w:val="clear" w:color="auto" w:fill="auto"/>
            <w:noWrap/>
            <w:vAlign w:val="bottom"/>
            <w:hideMark/>
            <w:tcPrChange w:id="457" w:author="Dave Bridges" w:date="2015-02-26T18:26:00Z">
              <w:tcPr>
                <w:tcW w:w="1961" w:type="dxa"/>
                <w:shd w:val="clear" w:color="auto" w:fill="auto"/>
                <w:noWrap/>
                <w:vAlign w:val="bottom"/>
                <w:hideMark/>
              </w:tcPr>
            </w:tcPrChange>
          </w:tcPr>
          <w:p w14:paraId="6605F115" w14:textId="77777777" w:rsidR="00EF2587" w:rsidRPr="00041035" w:rsidRDefault="00EF2587" w:rsidP="0054695A">
            <w:pPr>
              <w:jc w:val="center"/>
              <w:rPr>
                <w:ins w:id="458" w:author="Dave Bridges" w:date="2015-02-26T18:26:00Z"/>
                <w:rFonts w:ascii="Arial" w:eastAsia="Times New Roman" w:hAnsi="Arial" w:cs="Arial"/>
                <w:color w:val="000000"/>
              </w:rPr>
            </w:pPr>
            <w:ins w:id="459" w:author="Dave Bridges" w:date="2015-02-26T18:26:00Z">
              <w:r w:rsidRPr="00041035">
                <w:rPr>
                  <w:rFonts w:ascii="Arial" w:eastAsia="Times New Roman" w:hAnsi="Arial" w:cs="Arial"/>
                  <w:color w:val="000000"/>
                </w:rPr>
                <w:t>39.8</w:t>
              </w:r>
            </w:ins>
          </w:p>
        </w:tc>
        <w:tc>
          <w:tcPr>
            <w:tcW w:w="1843" w:type="dxa"/>
            <w:shd w:val="clear" w:color="auto" w:fill="auto"/>
            <w:noWrap/>
            <w:vAlign w:val="bottom"/>
            <w:hideMark/>
            <w:tcPrChange w:id="460" w:author="Dave Bridges" w:date="2015-02-26T18:26:00Z">
              <w:tcPr>
                <w:tcW w:w="1843" w:type="dxa"/>
                <w:shd w:val="clear" w:color="auto" w:fill="auto"/>
                <w:noWrap/>
                <w:vAlign w:val="bottom"/>
                <w:hideMark/>
              </w:tcPr>
            </w:tcPrChange>
          </w:tcPr>
          <w:p w14:paraId="0CFE9876" w14:textId="77777777" w:rsidR="00EF2587" w:rsidRPr="00041035" w:rsidRDefault="00EF2587" w:rsidP="0054695A">
            <w:pPr>
              <w:jc w:val="center"/>
              <w:rPr>
                <w:ins w:id="461" w:author="Dave Bridges" w:date="2015-02-26T18:26:00Z"/>
                <w:rFonts w:ascii="Arial" w:eastAsia="Times New Roman" w:hAnsi="Arial" w:cs="Arial"/>
                <w:color w:val="000000"/>
              </w:rPr>
            </w:pPr>
            <w:ins w:id="462" w:author="Dave Bridges" w:date="2015-02-26T18:26:00Z">
              <w:r w:rsidRPr="00041035">
                <w:rPr>
                  <w:rFonts w:ascii="Arial" w:eastAsia="Times New Roman" w:hAnsi="Arial" w:cs="Arial"/>
                  <w:color w:val="000000"/>
                </w:rPr>
                <w:t>63.36364</w:t>
              </w:r>
            </w:ins>
          </w:p>
        </w:tc>
        <w:tc>
          <w:tcPr>
            <w:tcW w:w="1218" w:type="dxa"/>
            <w:shd w:val="clear" w:color="auto" w:fill="auto"/>
            <w:noWrap/>
            <w:vAlign w:val="bottom"/>
            <w:hideMark/>
            <w:tcPrChange w:id="463" w:author="Dave Bridges" w:date="2015-02-26T18:26:00Z">
              <w:tcPr>
                <w:tcW w:w="1134" w:type="dxa"/>
                <w:shd w:val="clear" w:color="auto" w:fill="auto"/>
                <w:noWrap/>
                <w:vAlign w:val="bottom"/>
                <w:hideMark/>
              </w:tcPr>
            </w:tcPrChange>
          </w:tcPr>
          <w:p w14:paraId="1E2B9493" w14:textId="77777777" w:rsidR="00EF2587" w:rsidRPr="00041035" w:rsidRDefault="00EF2587" w:rsidP="0054695A">
            <w:pPr>
              <w:jc w:val="center"/>
              <w:rPr>
                <w:ins w:id="464" w:author="Dave Bridges" w:date="2015-02-26T18:26:00Z"/>
                <w:rFonts w:ascii="Arial" w:eastAsia="Times New Roman" w:hAnsi="Arial" w:cs="Arial"/>
                <w:color w:val="000000"/>
              </w:rPr>
            </w:pPr>
            <w:ins w:id="465" w:author="Dave Bridges" w:date="2015-02-26T18:26:00Z">
              <w:r w:rsidRPr="00041035">
                <w:rPr>
                  <w:rFonts w:ascii="Arial" w:eastAsia="Times New Roman" w:hAnsi="Arial" w:cs="Arial"/>
                  <w:color w:val="000000"/>
                </w:rPr>
                <w:t>0.0003</w:t>
              </w:r>
            </w:ins>
          </w:p>
        </w:tc>
      </w:tr>
    </w:tbl>
    <w:p w14:paraId="5A2B65BA" w14:textId="77777777" w:rsidR="00B940A5" w:rsidRDefault="00B940A5" w:rsidP="00B940A5">
      <w:pPr>
        <w:rPr>
          <w:ins w:id="466" w:author="Dave Bridges" w:date="2015-02-26T18:26:00Z"/>
        </w:rPr>
      </w:pPr>
    </w:p>
    <w:p w14:paraId="5041E85A" w14:textId="77777777" w:rsidR="00EF2587" w:rsidRDefault="00EF2587" w:rsidP="00B940A5"/>
    <w:p w14:paraId="1E8449C3" w14:textId="77777777" w:rsidR="0054695A" w:rsidRDefault="0054695A">
      <w:pPr>
        <w:rPr>
          <w:ins w:id="467" w:author="Dave Bridges" w:date="2015-02-26T18:27:00Z"/>
          <w:b/>
        </w:rPr>
      </w:pPr>
      <w:ins w:id="468" w:author="Dave Bridges" w:date="2015-02-26T18:27:00Z">
        <w:r>
          <w:rPr>
            <w:b/>
          </w:rPr>
          <w:br w:type="page"/>
        </w:r>
      </w:ins>
    </w:p>
    <w:p w14:paraId="4DEA6E3B" w14:textId="01F7E7CD" w:rsidR="00B940A5" w:rsidRDefault="00B940A5" w:rsidP="00B940A5">
      <w:r w:rsidRPr="00793E93">
        <w:rPr>
          <w:b/>
        </w:rPr>
        <w:lastRenderedPageBreak/>
        <w:t xml:space="preserve">Table </w:t>
      </w:r>
      <w:ins w:id="469" w:author="Dave Bridges" w:date="2015-02-26T18:25:00Z">
        <w:r w:rsidR="00EF2587">
          <w:rPr>
            <w:b/>
          </w:rPr>
          <w:t>3</w:t>
        </w:r>
      </w:ins>
      <w:del w:id="470" w:author="Dave Bridges" w:date="2015-02-26T18:25:00Z">
        <w:r w:rsidRPr="00793E93" w:rsidDel="00EF2587">
          <w:rPr>
            <w:b/>
          </w:rPr>
          <w:delText>2</w:delText>
        </w:r>
      </w:del>
      <w:r w:rsidRPr="00793E93">
        <w:rPr>
          <w:b/>
        </w:rPr>
        <w:t>: Summarized gene set enrichment analysis of pathways.</w:t>
      </w:r>
      <w:r>
        <w:t xml:space="preserve">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15A41AC4" w:rsidR="00793E93" w:rsidRDefault="00793E93">
      <w:r>
        <w:br w:type="page"/>
      </w:r>
    </w:p>
    <w:p w14:paraId="2EC7FC44" w14:textId="77777777" w:rsidR="002025A3" w:rsidRDefault="002025A3" w:rsidP="00F0643F">
      <w:pPr>
        <w:pStyle w:val="Heading1"/>
      </w:pPr>
      <w:r>
        <w:lastRenderedPageBreak/>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t>Supplementary Table 2</w:t>
      </w:r>
      <w:r w:rsidR="002025A3">
        <w:t xml:space="preserve">: Gene set enrichment analysis of gene ontology </w:t>
      </w:r>
      <w:r w:rsidR="00D91A97">
        <w:t xml:space="preserve">and KEGG </w:t>
      </w:r>
      <w:r w:rsidR="002025A3">
        <w:t xml:space="preserve">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t>Supplementary Table 3</w:t>
      </w:r>
      <w:r w:rsidR="002025A3">
        <w:t xml:space="preserve">: Gene set enrichment analysis of transcription factor and </w:t>
      </w:r>
      <w:proofErr w:type="spellStart"/>
      <w:r w:rsidR="002025A3">
        <w:t>miRNA</w:t>
      </w:r>
      <w:proofErr w:type="spellEnd"/>
      <w:r w:rsidR="002025A3">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787765" w:rsidRDefault="00787765">
      <w:pPr>
        <w:pStyle w:val="CommentText"/>
      </w:pPr>
      <w:r>
        <w:rPr>
          <w:rStyle w:val="CommentReference"/>
        </w:rPr>
        <w:annotationRef/>
      </w:r>
      <w:r>
        <w:t>Fill this in at the end</w:t>
      </w:r>
    </w:p>
  </w:comment>
  <w:comment w:id="33" w:author="Dave Bridges" w:date="2015-02-22T15:12:00Z" w:initials="DB">
    <w:p w14:paraId="2C67A61B" w14:textId="77777777" w:rsidR="00787765" w:rsidRDefault="00787765">
      <w:pPr>
        <w:pStyle w:val="CommentText"/>
      </w:pPr>
      <w:r>
        <w:rPr>
          <w:rStyle w:val="CommentReference"/>
        </w:rPr>
        <w:annotationRef/>
      </w:r>
      <w:r>
        <w:t>Need to rewrite</w:t>
      </w:r>
    </w:p>
  </w:comment>
  <w:comment w:id="49" w:author="Dave Bridges" w:date="2015-02-26T08:31:00Z" w:initials="DB">
    <w:p w14:paraId="1AEDBF3A" w14:textId="4CF3DA6F" w:rsidR="00787765" w:rsidRDefault="00787765">
      <w:pPr>
        <w:pStyle w:val="CommentText"/>
      </w:pPr>
      <w:r>
        <w:rPr>
          <w:rStyle w:val="CommentReference"/>
        </w:rPr>
        <w:annotationRef/>
      </w:r>
      <w:r>
        <w:t>Innocence we need to write this section</w:t>
      </w:r>
    </w:p>
  </w:comment>
  <w:comment w:id="50" w:author="Dave Bridges" w:date="2015-02-22T17:03:00Z" w:initials="DB">
    <w:p w14:paraId="76AB651C" w14:textId="0CDE832A" w:rsidR="00787765" w:rsidRDefault="00787765">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51" w:author="Dave Bridges" w:date="2015-02-22T16:57:00Z" w:initials="DB">
    <w:p w14:paraId="7B1B1780" w14:textId="0B458A0A" w:rsidR="00787765" w:rsidRDefault="00787765">
      <w:pPr>
        <w:pStyle w:val="CommentText"/>
      </w:pPr>
      <w:r>
        <w:rPr>
          <w:rStyle w:val="CommentReference"/>
        </w:rPr>
        <w:annotationRef/>
      </w:r>
      <w:proofErr w:type="spellStart"/>
      <w:r>
        <w:t>Quynh</w:t>
      </w:r>
      <w:proofErr w:type="spellEnd"/>
      <w:r>
        <w:t xml:space="preserve"> can you do this</w:t>
      </w:r>
    </w:p>
  </w:comment>
  <w:comment w:id="52" w:author="Dave Bridges" w:date="2015-02-22T16:58:00Z" w:initials="DB">
    <w:p w14:paraId="0C54B57B" w14:textId="2986E505" w:rsidR="00787765" w:rsidRDefault="00787765">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56" w:author="Dave Bridges" w:date="2015-02-25T18:18:00Z" w:initials="DB">
    <w:p w14:paraId="48056147" w14:textId="5D82CB7B" w:rsidR="00787765" w:rsidRDefault="00787765">
      <w:pPr>
        <w:pStyle w:val="CommentText"/>
      </w:pPr>
      <w:r>
        <w:rPr>
          <w:rStyle w:val="CommentReference"/>
        </w:rPr>
        <w:annotationRef/>
      </w:r>
      <w:r>
        <w:t>Dave, we should compare these genes to known GR targets from Yu et al, TRANSFAC and the lung paper.</w:t>
      </w:r>
    </w:p>
  </w:comment>
  <w:comment w:id="57" w:author="Dave Bridges" w:date="2015-02-26T12:06:00Z" w:initials="DB">
    <w:p w14:paraId="45222749" w14:textId="1BBA8E82" w:rsidR="00787765" w:rsidRDefault="00787765">
      <w:pPr>
        <w:pStyle w:val="CommentText"/>
      </w:pPr>
      <w:r>
        <w:rPr>
          <w:rStyle w:val="CommentReference"/>
        </w:rPr>
        <w:annotationRef/>
      </w:r>
      <w:proofErr w:type="spellStart"/>
      <w:r>
        <w:t>Irit</w:t>
      </w:r>
      <w:proofErr w:type="spellEnd"/>
      <w:r>
        <w:t xml:space="preserve"> I was downplaying this until we can measure glycogen levels in explants from fat and liver.  Maybe if we leave it in, we will get asked to do this on review.</w:t>
      </w:r>
    </w:p>
  </w:comment>
  <w:comment w:id="58" w:author="Dave Bridges" w:date="2015-02-26T12:38:00Z" w:initials="DB">
    <w:p w14:paraId="7F9E089B" w14:textId="71D7199F" w:rsidR="00787765" w:rsidRDefault="00787765">
      <w:pPr>
        <w:pStyle w:val="CommentText"/>
      </w:pPr>
      <w:r>
        <w:rPr>
          <w:rStyle w:val="CommentReference"/>
        </w:rPr>
        <w:annotationRef/>
      </w:r>
      <w:r>
        <w:t>Not really, its negative data, and seems like a waste of space where we can really only piss people off.</w:t>
      </w:r>
    </w:p>
  </w:comment>
  <w:comment w:id="59" w:author="Dave Bridges" w:date="2015-02-24T11:23:00Z" w:initials="DB">
    <w:p w14:paraId="0B712E75" w14:textId="0D6C3815" w:rsidR="00787765" w:rsidRDefault="00787765">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73C5" w14:textId="77777777" w:rsidR="00787765" w:rsidRDefault="00787765" w:rsidP="002025A3">
      <w:r>
        <w:separator/>
      </w:r>
    </w:p>
  </w:endnote>
  <w:endnote w:type="continuationSeparator" w:id="0">
    <w:p w14:paraId="4AB5C474" w14:textId="77777777" w:rsidR="00787765" w:rsidRDefault="00787765" w:rsidP="002025A3">
      <w:r>
        <w:continuationSeparator/>
      </w:r>
    </w:p>
  </w:endnote>
  <w:endnote w:type="continuationNotice" w:id="1">
    <w:p w14:paraId="1B1DC658" w14:textId="77777777" w:rsidR="00787765" w:rsidRDefault="007877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787765" w:rsidRDefault="0078776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3B3A" w14:textId="77777777" w:rsidR="00787765" w:rsidRDefault="00787765" w:rsidP="002025A3">
      <w:r>
        <w:separator/>
      </w:r>
    </w:p>
  </w:footnote>
  <w:footnote w:type="continuationSeparator" w:id="0">
    <w:p w14:paraId="611B3DC9" w14:textId="77777777" w:rsidR="00787765" w:rsidRDefault="00787765" w:rsidP="002025A3">
      <w:r>
        <w:continuationSeparator/>
      </w:r>
    </w:p>
  </w:footnote>
  <w:footnote w:type="continuationNotice" w:id="1">
    <w:p w14:paraId="282709B9" w14:textId="77777777" w:rsidR="00787765" w:rsidRDefault="0078776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787765" w:rsidRDefault="0078776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15F"/>
    <w:rsid w:val="00102B1C"/>
    <w:rsid w:val="00122DD7"/>
    <w:rsid w:val="001265D3"/>
    <w:rsid w:val="0015033F"/>
    <w:rsid w:val="00154286"/>
    <w:rsid w:val="00155D0E"/>
    <w:rsid w:val="00161D64"/>
    <w:rsid w:val="001A4B5B"/>
    <w:rsid w:val="001B369A"/>
    <w:rsid w:val="001C7894"/>
    <w:rsid w:val="001E43B2"/>
    <w:rsid w:val="0020142E"/>
    <w:rsid w:val="002025A3"/>
    <w:rsid w:val="002039A2"/>
    <w:rsid w:val="00224A1A"/>
    <w:rsid w:val="00230A0D"/>
    <w:rsid w:val="00250B75"/>
    <w:rsid w:val="00260B2D"/>
    <w:rsid w:val="00261C5D"/>
    <w:rsid w:val="00270104"/>
    <w:rsid w:val="0028386E"/>
    <w:rsid w:val="00294685"/>
    <w:rsid w:val="002B30A6"/>
    <w:rsid w:val="002B3E82"/>
    <w:rsid w:val="002B66C0"/>
    <w:rsid w:val="002C4EEE"/>
    <w:rsid w:val="002C5C94"/>
    <w:rsid w:val="002D0814"/>
    <w:rsid w:val="002D4A05"/>
    <w:rsid w:val="002F21DB"/>
    <w:rsid w:val="002F7649"/>
    <w:rsid w:val="00314020"/>
    <w:rsid w:val="003218D6"/>
    <w:rsid w:val="00323F22"/>
    <w:rsid w:val="00324E99"/>
    <w:rsid w:val="0033440B"/>
    <w:rsid w:val="00335A4C"/>
    <w:rsid w:val="003462ED"/>
    <w:rsid w:val="00351AD0"/>
    <w:rsid w:val="00352180"/>
    <w:rsid w:val="00356B34"/>
    <w:rsid w:val="00356C7E"/>
    <w:rsid w:val="00371B43"/>
    <w:rsid w:val="003741B0"/>
    <w:rsid w:val="003A7A2D"/>
    <w:rsid w:val="003B269B"/>
    <w:rsid w:val="003C6F69"/>
    <w:rsid w:val="003C77EE"/>
    <w:rsid w:val="003D4413"/>
    <w:rsid w:val="003E29F9"/>
    <w:rsid w:val="00425280"/>
    <w:rsid w:val="004276D8"/>
    <w:rsid w:val="00447DB4"/>
    <w:rsid w:val="00495873"/>
    <w:rsid w:val="00495D82"/>
    <w:rsid w:val="00497152"/>
    <w:rsid w:val="004A026A"/>
    <w:rsid w:val="004D4287"/>
    <w:rsid w:val="004E3059"/>
    <w:rsid w:val="00521A96"/>
    <w:rsid w:val="0054695A"/>
    <w:rsid w:val="00547DEE"/>
    <w:rsid w:val="005812FE"/>
    <w:rsid w:val="005937AF"/>
    <w:rsid w:val="005A3933"/>
    <w:rsid w:val="005D09A1"/>
    <w:rsid w:val="005D7786"/>
    <w:rsid w:val="005E4873"/>
    <w:rsid w:val="005F06E6"/>
    <w:rsid w:val="00600CE6"/>
    <w:rsid w:val="006146F4"/>
    <w:rsid w:val="00625692"/>
    <w:rsid w:val="006259A6"/>
    <w:rsid w:val="006263FB"/>
    <w:rsid w:val="00646C8E"/>
    <w:rsid w:val="00651227"/>
    <w:rsid w:val="006647D3"/>
    <w:rsid w:val="006827BB"/>
    <w:rsid w:val="0069268D"/>
    <w:rsid w:val="006A2D5D"/>
    <w:rsid w:val="006B39C6"/>
    <w:rsid w:val="006B66B9"/>
    <w:rsid w:val="006C087D"/>
    <w:rsid w:val="006C726C"/>
    <w:rsid w:val="006D1B50"/>
    <w:rsid w:val="006D59C3"/>
    <w:rsid w:val="006E37CB"/>
    <w:rsid w:val="007019BD"/>
    <w:rsid w:val="00704B2A"/>
    <w:rsid w:val="007075E6"/>
    <w:rsid w:val="00711A42"/>
    <w:rsid w:val="00715ADE"/>
    <w:rsid w:val="00725D79"/>
    <w:rsid w:val="00730E37"/>
    <w:rsid w:val="007447ED"/>
    <w:rsid w:val="007448C6"/>
    <w:rsid w:val="00754FE6"/>
    <w:rsid w:val="007574EE"/>
    <w:rsid w:val="007838C3"/>
    <w:rsid w:val="00787765"/>
    <w:rsid w:val="007908AD"/>
    <w:rsid w:val="00793E93"/>
    <w:rsid w:val="007A0910"/>
    <w:rsid w:val="007C2C1C"/>
    <w:rsid w:val="007D5F8A"/>
    <w:rsid w:val="00813D1F"/>
    <w:rsid w:val="008445E4"/>
    <w:rsid w:val="00845D55"/>
    <w:rsid w:val="008B4941"/>
    <w:rsid w:val="008B7184"/>
    <w:rsid w:val="008C0783"/>
    <w:rsid w:val="008D20DD"/>
    <w:rsid w:val="008E7DAD"/>
    <w:rsid w:val="00900C37"/>
    <w:rsid w:val="009024ED"/>
    <w:rsid w:val="00920456"/>
    <w:rsid w:val="00921294"/>
    <w:rsid w:val="0092656E"/>
    <w:rsid w:val="00931FFA"/>
    <w:rsid w:val="0093335B"/>
    <w:rsid w:val="00967496"/>
    <w:rsid w:val="00970A6B"/>
    <w:rsid w:val="0098461E"/>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74C08"/>
    <w:rsid w:val="00A97E6D"/>
    <w:rsid w:val="00AA04D3"/>
    <w:rsid w:val="00AA2407"/>
    <w:rsid w:val="00AA53F9"/>
    <w:rsid w:val="00AA7698"/>
    <w:rsid w:val="00AB465A"/>
    <w:rsid w:val="00AC463C"/>
    <w:rsid w:val="00B375F2"/>
    <w:rsid w:val="00B4059E"/>
    <w:rsid w:val="00B52B45"/>
    <w:rsid w:val="00B60B15"/>
    <w:rsid w:val="00B63E9D"/>
    <w:rsid w:val="00B73856"/>
    <w:rsid w:val="00B738C3"/>
    <w:rsid w:val="00B8003A"/>
    <w:rsid w:val="00B8018E"/>
    <w:rsid w:val="00B940A5"/>
    <w:rsid w:val="00B96FD0"/>
    <w:rsid w:val="00BA1FD0"/>
    <w:rsid w:val="00BC1457"/>
    <w:rsid w:val="00BC4151"/>
    <w:rsid w:val="00BD0693"/>
    <w:rsid w:val="00BD18D5"/>
    <w:rsid w:val="00BD4A3A"/>
    <w:rsid w:val="00BF14C9"/>
    <w:rsid w:val="00BF3DF7"/>
    <w:rsid w:val="00C103F7"/>
    <w:rsid w:val="00C414DC"/>
    <w:rsid w:val="00C50DF5"/>
    <w:rsid w:val="00C54DB8"/>
    <w:rsid w:val="00C72C44"/>
    <w:rsid w:val="00C81680"/>
    <w:rsid w:val="00C93467"/>
    <w:rsid w:val="00CA0833"/>
    <w:rsid w:val="00CD160B"/>
    <w:rsid w:val="00CF1A2D"/>
    <w:rsid w:val="00CF4895"/>
    <w:rsid w:val="00D07D33"/>
    <w:rsid w:val="00D12603"/>
    <w:rsid w:val="00D7626E"/>
    <w:rsid w:val="00D83BEB"/>
    <w:rsid w:val="00D91A97"/>
    <w:rsid w:val="00D92207"/>
    <w:rsid w:val="00D9724C"/>
    <w:rsid w:val="00DB2ED9"/>
    <w:rsid w:val="00DC1A40"/>
    <w:rsid w:val="00DC3261"/>
    <w:rsid w:val="00DD07FE"/>
    <w:rsid w:val="00DD6F31"/>
    <w:rsid w:val="00E00A96"/>
    <w:rsid w:val="00E05CF2"/>
    <w:rsid w:val="00E10D57"/>
    <w:rsid w:val="00E21175"/>
    <w:rsid w:val="00E318EB"/>
    <w:rsid w:val="00E4429E"/>
    <w:rsid w:val="00E455CE"/>
    <w:rsid w:val="00E61546"/>
    <w:rsid w:val="00E83CAE"/>
    <w:rsid w:val="00E914B3"/>
    <w:rsid w:val="00E914BC"/>
    <w:rsid w:val="00E93A54"/>
    <w:rsid w:val="00ED270F"/>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637BB"/>
    <w:rsid w:val="00F63D9D"/>
    <w:rsid w:val="00F72E09"/>
    <w:rsid w:val="00F94399"/>
    <w:rsid w:val="00F9502E"/>
    <w:rsid w:val="00FB0AA3"/>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48D807-07C9-AE41-B8AF-C76C084C4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22</Pages>
  <Words>24135</Words>
  <Characters>137572</Characters>
  <Application>Microsoft Macintosh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61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27</cp:revision>
  <dcterms:created xsi:type="dcterms:W3CDTF">2015-02-25T15:36:00Z</dcterms:created>
  <dcterms:modified xsi:type="dcterms:W3CDTF">2015-02-27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